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Eucalyptus tereticornis</w:t>
      </w:r>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5524929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xml:space="preserve">, </w:t>
      </w:r>
      <w:r w:rsidR="001477B8" w:rsidRPr="009B00B8">
        <w:rPr>
          <w:rFonts w:ascii="Times New Roman" w:hAnsi="Times New Roman" w:cs="Times New Roman"/>
          <w:sz w:val="24"/>
          <w:szCs w:val="24"/>
        </w:rPr>
        <w:t>Peter B. Reich</w:t>
      </w:r>
      <w:r w:rsidR="001477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4</w:t>
      </w:r>
      <w:r w:rsidR="001477B8" w:rsidRPr="009B00B8">
        <w:rPr>
          <w:rFonts w:ascii="Times New Roman" w:hAnsi="Times New Roman" w:cs="Times New Roman"/>
          <w:sz w:val="24"/>
          <w:szCs w:val="24"/>
        </w:rPr>
        <w:t xml:space="preserve">, </w:t>
      </w:r>
      <w:r w:rsidRPr="009B00B8">
        <w:rPr>
          <w:rFonts w:ascii="Times New Roman" w:hAnsi="Times New Roman" w:cs="Times New Roman"/>
          <w:sz w:val="24"/>
          <w:szCs w:val="24"/>
        </w:rPr>
        <w:t>Sebastian Pfautsch</w:t>
      </w:r>
      <w:r w:rsidR="009B00B8" w:rsidRPr="009B00B8">
        <w:rPr>
          <w:rFonts w:ascii="Times New Roman" w:hAnsi="Times New Roman" w:cs="Times New Roman"/>
          <w:sz w:val="24"/>
          <w:szCs w:val="24"/>
          <w:vertAlign w:val="superscript"/>
        </w:rPr>
        <w:t>1,</w:t>
      </w:r>
      <w:r w:rsidR="001477B8">
        <w:rPr>
          <w:rFonts w:ascii="Times New Roman" w:hAnsi="Times New Roman" w:cs="Times New Roman"/>
          <w:sz w:val="24"/>
          <w:szCs w:val="24"/>
          <w:vertAlign w:val="superscript"/>
        </w:rPr>
        <w:t>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Hawkesbury Institute for the Environment, Western Sydney University, Locked Bag 1797, Penrith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52278129" w:rsidR="009B00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1477B8">
        <w:rPr>
          <w:rFonts w:ascii="Times New Roman" w:hAnsi="Times New Roman" w:cs="Times New Roman"/>
          <w:sz w:val="24"/>
          <w:szCs w:val="24"/>
        </w:rPr>
        <w:t>D</w:t>
      </w:r>
      <w:r w:rsidR="001477B8" w:rsidRPr="00662255">
        <w:rPr>
          <w:rFonts w:ascii="Times New Roman" w:hAnsi="Times New Roman" w:cs="Times New Roman"/>
          <w:sz w:val="24"/>
          <w:szCs w:val="24"/>
        </w:rPr>
        <w:t>epartment of Fore</w:t>
      </w:r>
      <w:r w:rsidR="001477B8" w:rsidRPr="00A068B7">
        <w:rPr>
          <w:rFonts w:ascii="Times New Roman" w:hAnsi="Times New Roman" w:cs="Times New Roman"/>
          <w:sz w:val="24"/>
          <w:szCs w:val="24"/>
        </w:rPr>
        <w:t>st Resources, University of Minnesota, 1530 Cleveland Ave N., St Paul, MN, 55108 USA.</w:t>
      </w:r>
    </w:p>
    <w:p w14:paraId="7EB2941B" w14:textId="40C85D28" w:rsidR="001477B8" w:rsidRPr="009B00B8" w:rsidRDefault="009B00B8" w:rsidP="001477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5</w:t>
      </w:r>
      <w:r w:rsidR="002D3A6D">
        <w:rPr>
          <w:rFonts w:ascii="Times New Roman" w:eastAsia="TimesNewRoman" w:hAnsi="Times New Roman" w:cs="Times New Roman"/>
          <w:sz w:val="24"/>
          <w:szCs w:val="24"/>
          <w:lang w:val="en-US"/>
        </w:rPr>
        <w:t>School of Social Science and Psychology (Urban Studies)</w:t>
      </w:r>
      <w:r w:rsidR="001477B8" w:rsidRPr="009B00B8">
        <w:rPr>
          <w:rFonts w:ascii="Times New Roman" w:eastAsia="TimesNewRoman" w:hAnsi="Times New Roman" w:cs="Times New Roman"/>
          <w:sz w:val="24"/>
          <w:szCs w:val="24"/>
          <w:lang w:val="en-US"/>
        </w:rPr>
        <w:t>, Western Sydney University,</w:t>
      </w:r>
      <w:r w:rsidR="001477B8">
        <w:rPr>
          <w:rFonts w:ascii="Times New Roman" w:eastAsia="TimesNewRoman" w:hAnsi="Times New Roman" w:cs="Times New Roman"/>
          <w:sz w:val="24"/>
          <w:szCs w:val="24"/>
          <w:lang w:val="en-US"/>
        </w:rPr>
        <w:t xml:space="preserve"> </w:t>
      </w:r>
      <w:r w:rsidR="001477B8" w:rsidRPr="009B00B8">
        <w:rPr>
          <w:rFonts w:ascii="Times New Roman" w:eastAsia="TimesNewRoman" w:hAnsi="Times New Roman" w:cs="Times New Roman"/>
          <w:sz w:val="24"/>
          <w:szCs w:val="24"/>
          <w:lang w:val="en-US"/>
        </w:rPr>
        <w:t>Locked Bag 1797, Penrith, NSW 2751, Australia</w:t>
      </w:r>
      <w:r w:rsidR="001477B8">
        <w:rPr>
          <w:rFonts w:ascii="Times New Roman" w:eastAsia="TimesNewRoman" w:hAnsi="Times New Roman" w:cs="Times New Roman"/>
          <w:sz w:val="24"/>
          <w:szCs w:val="24"/>
          <w:lang w:val="en-US"/>
        </w:rPr>
        <w:t>.</w:t>
      </w:r>
    </w:p>
    <w:p w14:paraId="085DC78E" w14:textId="7644D50E" w:rsidR="00563E99" w:rsidRPr="009B00B8" w:rsidRDefault="00563E99" w:rsidP="00B06987">
      <w:pPr>
        <w:tabs>
          <w:tab w:val="left" w:pos="360"/>
        </w:tabs>
        <w:spacing w:line="240" w:lineRule="auto"/>
        <w:ind w:left="270" w:hanging="270"/>
        <w:rPr>
          <w:rFonts w:ascii="Times New Roman" w:hAnsi="Times New Roman" w:cs="Times New Roman"/>
          <w:sz w:val="24"/>
          <w:szCs w:val="24"/>
        </w:rPr>
      </w:pP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commentRangeStart w:id="1"/>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commentRangeEnd w:id="1"/>
      <w:r w:rsidR="008B7782">
        <w:rPr>
          <w:rStyle w:val="CommentReference"/>
        </w:rPr>
        <w:commentReference w:id="1"/>
      </w:r>
    </w:p>
    <w:p w14:paraId="43357677" w14:textId="7F051475"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CB247B">
        <w:rPr>
          <w:rFonts w:ascii="Times New Roman" w:hAnsi="Times New Roman" w:cs="Times New Roman"/>
          <w:sz w:val="24"/>
          <w:szCs w:val="24"/>
        </w:rPr>
        <w:t>424</w:t>
      </w:r>
    </w:p>
    <w:p w14:paraId="196A086D" w14:textId="033465F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r>
      <w:r w:rsidR="007E244A">
        <w:rPr>
          <w:rFonts w:ascii="Times New Roman" w:hAnsi="Times New Roman" w:cs="Times New Roman"/>
          <w:sz w:val="24"/>
          <w:szCs w:val="24"/>
        </w:rPr>
        <w:t>200</w:t>
      </w:r>
    </w:p>
    <w:p w14:paraId="3BDCCDA3" w14:textId="3EEEDA9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C557CE">
        <w:rPr>
          <w:rFonts w:ascii="Times New Roman" w:hAnsi="Times New Roman" w:cs="Times New Roman"/>
          <w:sz w:val="24"/>
          <w:szCs w:val="24"/>
        </w:rPr>
        <w:t>265</w:t>
      </w:r>
    </w:p>
    <w:p w14:paraId="12E35DFD" w14:textId="2B3B1BE8"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r>
      <w:r w:rsidR="00F661B4">
        <w:rPr>
          <w:rFonts w:ascii="Times New Roman" w:hAnsi="Times New Roman" w:cs="Times New Roman"/>
          <w:sz w:val="24"/>
          <w:szCs w:val="24"/>
        </w:rPr>
        <w:t>2252</w:t>
      </w:r>
    </w:p>
    <w:p w14:paraId="1F828C49" w14:textId="314D2BA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w:t>
      </w:r>
      <w:r w:rsidR="00CB247B">
        <w:rPr>
          <w:rFonts w:ascii="Times New Roman" w:hAnsi="Times New Roman" w:cs="Times New Roman"/>
          <w:sz w:val="24"/>
          <w:szCs w:val="24"/>
        </w:rPr>
        <w:t>348</w:t>
      </w:r>
    </w:p>
    <w:p w14:paraId="6046FD2E" w14:textId="65D6DAD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w:t>
      </w:r>
      <w:r w:rsidR="004A7BDD">
        <w:rPr>
          <w:rFonts w:ascii="Times New Roman" w:hAnsi="Times New Roman" w:cs="Times New Roman"/>
          <w:sz w:val="24"/>
          <w:szCs w:val="24"/>
        </w:rPr>
        <w:t>59</w:t>
      </w:r>
    </w:p>
    <w:p w14:paraId="02E14035" w14:textId="3461781A"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4A7BDD">
        <w:rPr>
          <w:rFonts w:ascii="Times New Roman" w:hAnsi="Times New Roman" w:cs="Times New Roman"/>
          <w:sz w:val="24"/>
          <w:szCs w:val="24"/>
        </w:rPr>
        <w:t>120</w:t>
      </w:r>
      <w:r w:rsidR="00374242" w:rsidRPr="009B00B8">
        <w:rPr>
          <w:rFonts w:ascii="Times New Roman" w:hAnsi="Times New Roman" w:cs="Times New Roman"/>
          <w:sz w:val="24"/>
          <w:szCs w:val="24"/>
        </w:rPr>
        <w:tab/>
      </w:r>
    </w:p>
    <w:p w14:paraId="3B55EAD5" w14:textId="082A9882" w:rsidR="009B00B8" w:rsidRPr="00B06987" w:rsidRDefault="00CE00C3" w:rsidP="008F5C2F">
      <w:pPr>
        <w:spacing w:before="240" w:line="360" w:lineRule="auto"/>
        <w:rPr>
          <w:rFonts w:ascii="Times New Roman" w:hAnsi="Times New Roman" w:cs="Times New Roman"/>
        </w:rPr>
      </w:pPr>
      <w:r>
        <w:rPr>
          <w:rFonts w:ascii="Times New Roman" w:hAnsi="Times New Roman" w:cs="Times New Roman"/>
          <w:sz w:val="24"/>
          <w:szCs w:val="24"/>
        </w:rPr>
        <w:t>8</w:t>
      </w:r>
      <w:r w:rsidR="00374242" w:rsidRPr="009B00B8">
        <w:rPr>
          <w:rFonts w:ascii="Times New Roman" w:hAnsi="Times New Roman" w:cs="Times New Roman"/>
          <w:sz w:val="24"/>
          <w:szCs w:val="24"/>
        </w:rPr>
        <w:t xml:space="preserve"> figures, </w:t>
      </w:r>
      <w:r>
        <w:rPr>
          <w:rFonts w:ascii="Times New Roman" w:hAnsi="Times New Roman" w:cs="Times New Roman"/>
          <w:sz w:val="24"/>
          <w:szCs w:val="24"/>
        </w:rPr>
        <w:t>1</w:t>
      </w:r>
      <w:r w:rsidR="00374242" w:rsidRPr="009B00B8">
        <w:rPr>
          <w:rFonts w:ascii="Times New Roman" w:hAnsi="Times New Roman" w:cs="Times New Roman"/>
          <w:sz w:val="24"/>
          <w:szCs w:val="24"/>
        </w:rPr>
        <w:t xml:space="preserve">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79548CAE" w:rsidR="00DE74F4" w:rsidRPr="008B7782" w:rsidRDefault="004A01B1" w:rsidP="008B7782">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w:t>
      </w:r>
      <w:r w:rsidR="00AC014C">
        <w:rPr>
          <w:rFonts w:ascii="Times New Roman" w:hAnsi="Times New Roman" w:cs="Times New Roman"/>
          <w:sz w:val="24"/>
          <w:szCs w:val="24"/>
        </w:rPr>
        <w:t>strongly influences growth and</w:t>
      </w:r>
      <w:r w:rsidR="006C3737">
        <w:rPr>
          <w:rFonts w:ascii="Times New Roman" w:hAnsi="Times New Roman" w:cs="Times New Roman"/>
          <w:sz w:val="24"/>
          <w:szCs w:val="24"/>
        </w:rPr>
        <w:t xml:space="preserve"> ecosystem C storage. </w:t>
      </w:r>
      <w:r w:rsidR="008B7782" w:rsidRPr="008B7782">
        <w:rPr>
          <w:rFonts w:ascii="Times New Roman" w:hAnsi="Times New Roman" w:cs="Times New Roman"/>
          <w:sz w:val="24"/>
          <w:szCs w:val="24"/>
        </w:rPr>
        <w:t>Allocation is challenging to measure and the influences of environmental changes such as warming and drought are uncertain</w:t>
      </w:r>
      <w:r w:rsidR="00B931B1">
        <w:rPr>
          <w:rFonts w:ascii="Times New Roman" w:hAnsi="Times New Roman" w:cs="Times New Roman"/>
          <w:sz w:val="24"/>
          <w:szCs w:val="24"/>
        </w:rPr>
        <w:t>,</w:t>
      </w:r>
      <w:r w:rsidR="008B7782" w:rsidRPr="008B7782">
        <w:rPr>
          <w:rFonts w:ascii="Times New Roman" w:hAnsi="Times New Roman" w:cs="Times New Roman"/>
          <w:sz w:val="24"/>
          <w:szCs w:val="24"/>
        </w:rPr>
        <w:t xml:space="preserve"> and thus difficult to model.</w:t>
      </w:r>
    </w:p>
    <w:p w14:paraId="7756A5FB" w14:textId="18F4F67E"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Eucalyptus tereticornis</w:t>
      </w:r>
      <w:r w:rsidRPr="00555290">
        <w:rPr>
          <w:rFonts w:ascii="Times New Roman" w:hAnsi="Times New Roman" w:cs="Times New Roman"/>
          <w:sz w:val="24"/>
          <w:szCs w:val="24"/>
        </w:rPr>
        <w:t xml:space="preserve"> trees to a 2x2 factorial combination of +3°C warming and an extreme summer drought in </w:t>
      </w:r>
      <w:r w:rsidR="00AC014C">
        <w:rPr>
          <w:rFonts w:ascii="Times New Roman" w:hAnsi="Times New Roman" w:cs="Times New Roman"/>
          <w:sz w:val="24"/>
          <w:szCs w:val="24"/>
        </w:rPr>
        <w:t xml:space="preserve">the </w:t>
      </w:r>
      <w:r w:rsidRPr="00555290">
        <w:rPr>
          <w:rFonts w:ascii="Times New Roman" w:hAnsi="Times New Roman" w:cs="Times New Roman"/>
          <w:sz w:val="24"/>
          <w:szCs w:val="24"/>
        </w:rPr>
        <w:t>field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B1B48BC" w14:textId="1E0F919F" w:rsidR="00AC014C"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w:t>
      </w:r>
      <w:r w:rsidR="006C3737">
        <w:rPr>
          <w:rFonts w:ascii="Times New Roman" w:hAnsi="Times New Roman" w:cs="Times New Roman"/>
          <w:sz w:val="24"/>
          <w:szCs w:val="24"/>
        </w:rPr>
        <w:t>ing</w:t>
      </w:r>
      <w:r w:rsidRPr="00555290">
        <w:rPr>
          <w:rFonts w:ascii="Times New Roman" w:hAnsi="Times New Roman" w:cs="Times New Roman"/>
          <w:sz w:val="24"/>
          <w:szCs w:val="24"/>
        </w:rPr>
        <w:t xml:space="preserve"> partitioning belowground. </w:t>
      </w:r>
      <w:r w:rsidR="00AC014C">
        <w:rPr>
          <w:rFonts w:ascii="Times New Roman" w:hAnsi="Times New Roman" w:cs="Times New Roman"/>
          <w:sz w:val="24"/>
          <w:szCs w:val="24"/>
        </w:rPr>
        <w:t>The summer drought reduced C gain and growth, but did not impact GPP</w:t>
      </w:r>
      <w:r w:rsidR="006C3737">
        <w:rPr>
          <w:rFonts w:ascii="Times New Roman" w:hAnsi="Times New Roman" w:cs="Times New Roman"/>
          <w:sz w:val="24"/>
          <w:szCs w:val="24"/>
        </w:rPr>
        <w:t xml:space="preserve"> partitioning</w:t>
      </w:r>
      <w:r w:rsidR="00AC014C">
        <w:rPr>
          <w:rFonts w:ascii="Times New Roman" w:hAnsi="Times New Roman" w:cs="Times New Roman"/>
          <w:sz w:val="24"/>
          <w:szCs w:val="24"/>
        </w:rPr>
        <w:t xml:space="preserve">. </w:t>
      </w:r>
      <w:r w:rsidRPr="00555290">
        <w:rPr>
          <w:rFonts w:ascii="Times New Roman" w:hAnsi="Times New Roman" w:cs="Times New Roman"/>
          <w:sz w:val="24"/>
          <w:szCs w:val="24"/>
        </w:rPr>
        <w:t>T</w:t>
      </w:r>
      <w:r w:rsidR="00AC014C">
        <w:rPr>
          <w:rFonts w:ascii="Times New Roman" w:hAnsi="Times New Roman" w:cs="Times New Roman"/>
          <w:sz w:val="24"/>
          <w:szCs w:val="24"/>
        </w:rPr>
        <w:t>rees utilized deep soil water and</w:t>
      </w:r>
      <w:r w:rsidRPr="00555290">
        <w:rPr>
          <w:rFonts w:ascii="Times New Roman" w:hAnsi="Times New Roman" w:cs="Times New Roman"/>
          <w:sz w:val="24"/>
          <w:szCs w:val="24"/>
        </w:rPr>
        <w:t xml:space="preserve"> avoid</w:t>
      </w:r>
      <w:r w:rsidR="00AC014C">
        <w:rPr>
          <w:rFonts w:ascii="Times New Roman" w:hAnsi="Times New Roman" w:cs="Times New Roman"/>
          <w:sz w:val="24"/>
          <w:szCs w:val="24"/>
        </w:rPr>
        <w:t xml:space="preserve">ed strongly negative water potentials </w:t>
      </w:r>
      <w:r w:rsidRPr="00555290">
        <w:rPr>
          <w:rFonts w:ascii="Times New Roman" w:hAnsi="Times New Roman" w:cs="Times New Roman"/>
          <w:sz w:val="24"/>
          <w:szCs w:val="24"/>
        </w:rPr>
        <w:t>during the drought</w:t>
      </w:r>
      <w:r w:rsidR="00AC014C">
        <w:rPr>
          <w:rFonts w:ascii="Times New Roman" w:hAnsi="Times New Roman" w:cs="Times New Roman"/>
          <w:sz w:val="24"/>
          <w:szCs w:val="24"/>
        </w:rPr>
        <w:t>.</w:t>
      </w:r>
      <w:r w:rsidRPr="00555290">
        <w:rPr>
          <w:rFonts w:ascii="Times New Roman" w:hAnsi="Times New Roman" w:cs="Times New Roman"/>
          <w:b/>
          <w:sz w:val="24"/>
          <w:szCs w:val="24"/>
        </w:rPr>
        <w:t xml:space="preserve"> </w:t>
      </w:r>
    </w:p>
    <w:p w14:paraId="08DA6E6A" w14:textId="4CCAA190" w:rsidR="00DE74F4" w:rsidRPr="00555290" w:rsidRDefault="00555290" w:rsidP="00DE74F4">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Warming increased growth respiration, but m</w:t>
      </w:r>
      <w:r w:rsidRPr="00555290">
        <w:rPr>
          <w:rFonts w:ascii="Times New Roman" w:hAnsi="Times New Roman" w:cs="Times New Roman"/>
          <w:sz w:val="24"/>
          <w:szCs w:val="24"/>
        </w:rPr>
        <w:t>aintenance respiration acclimated homeostatically</w:t>
      </w:r>
      <w:r>
        <w:rPr>
          <w:rFonts w:ascii="Times New Roman" w:hAnsi="Times New Roman" w:cs="Times New Roman"/>
          <w:sz w:val="24"/>
          <w:szCs w:val="24"/>
        </w:rPr>
        <w:t>.</w:t>
      </w:r>
      <w:r w:rsidRPr="00555290">
        <w:rPr>
          <w:rFonts w:ascii="Times New Roman" w:hAnsi="Times New Roman" w:cs="Times New Roman"/>
          <w:sz w:val="24"/>
          <w:szCs w:val="24"/>
        </w:rPr>
        <w:t xml:space="preserve"> </w:t>
      </w:r>
      <w:r w:rsidR="006C3737">
        <w:rPr>
          <w:rFonts w:ascii="Times New Roman" w:hAnsi="Times New Roman" w:cs="Times New Roman"/>
          <w:sz w:val="24"/>
          <w:szCs w:val="24"/>
        </w:rPr>
        <w:t>T</w:t>
      </w:r>
      <w:r w:rsidR="00AC014C">
        <w:rPr>
          <w:rFonts w:ascii="Times New Roman" w:hAnsi="Times New Roman" w:cs="Times New Roman"/>
          <w:sz w:val="24"/>
          <w:szCs w:val="24"/>
        </w:rPr>
        <w:t>he increasing growth rates of trees in the warmed treatment resulted in higher rates of autotrophic respiration, even with complete acclimation of maintenance respiration.</w:t>
      </w:r>
    </w:p>
    <w:p w14:paraId="5283AA53" w14:textId="101EFF6F"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stimulation</w:t>
      </w:r>
      <w:r w:rsidR="003A3A23">
        <w:rPr>
          <w:rFonts w:ascii="Times New Roman" w:hAnsi="Times New Roman" w:cs="Times New Roman"/>
          <w:sz w:val="24"/>
          <w:szCs w:val="24"/>
        </w:rPr>
        <w:t>s of tree growth</w:t>
      </w:r>
      <w:r>
        <w:rPr>
          <w:rFonts w:ascii="Times New Roman" w:hAnsi="Times New Roman" w:cs="Times New Roman"/>
          <w:sz w:val="24"/>
          <w:szCs w:val="24"/>
        </w:rPr>
        <w:t xml:space="preserve">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2CD3738E"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 xml:space="preserve">The C economy of trees and forests depends not only on the amount of C fixed via photosynthesis, but how that fixed C is used. </w:t>
      </w:r>
      <w:r w:rsidR="00E16B34">
        <w:rPr>
          <w:rFonts w:ascii="Times New Roman" w:hAnsi="Times New Roman" w:cs="Times New Roman"/>
        </w:rPr>
        <w:t>E</w:t>
      </w:r>
      <w:r w:rsidRPr="009B00B8">
        <w:rPr>
          <w:rFonts w:ascii="Times New Roman" w:hAnsi="Times New Roman" w:cs="Times New Roman"/>
        </w:rPr>
        <w:t>cosystem C storage is affected by the alloca</w:t>
      </w:r>
      <w:r w:rsidR="00C557CE">
        <w:rPr>
          <w:rFonts w:ascii="Times New Roman" w:hAnsi="Times New Roman" w:cs="Times New Roman"/>
        </w:rPr>
        <w:t>tion of C to long-lived C pools</w:t>
      </w:r>
      <w:r w:rsidRPr="009B00B8">
        <w:rPr>
          <w:rFonts w:ascii="Times New Roman" w:hAnsi="Times New Roman" w:cs="Times New Roman"/>
        </w:rPr>
        <w:t xml:space="preserve"> such as wood relative to C allocation to po</w:t>
      </w:r>
      <w:r w:rsidR="00C557CE">
        <w:rPr>
          <w:rFonts w:ascii="Times New Roman" w:hAnsi="Times New Roman" w:cs="Times New Roman"/>
        </w:rPr>
        <w:t xml:space="preserve">ols with higher turnover rates </w:t>
      </w:r>
      <w:r w:rsidRPr="009B00B8">
        <w:rPr>
          <w:rFonts w:ascii="Times New Roman" w:hAnsi="Times New Roman" w:cs="Times New Roman"/>
        </w:rPr>
        <w:t xml:space="preserve">such </w:t>
      </w:r>
      <w:r w:rsidR="00C557CE">
        <w:rPr>
          <w:rFonts w:ascii="Times New Roman" w:hAnsi="Times New Roman" w:cs="Times New Roman"/>
        </w:rPr>
        <w:t>as</w:t>
      </w:r>
      <w:r w:rsidR="009B00B8">
        <w:rPr>
          <w:rFonts w:ascii="Times New Roman" w:hAnsi="Times New Roman" w:cs="Times New Roman"/>
        </w:rPr>
        <w:t xml:space="preserve">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00C557CE">
        <w:rPr>
          <w:rFonts w:ascii="Times New Roman" w:hAnsi="Times New Roman" w:cs="Times New Roman"/>
        </w:rPr>
        <w:t>C allocation</w:t>
      </w:r>
      <w:r w:rsidRPr="009B00B8">
        <w:rPr>
          <w:rFonts w:ascii="Times New Roman" w:hAnsi="Times New Roman" w:cs="Times New Roman"/>
        </w:rPr>
        <w:t xml:space="preserve"> also affects the acquisition of light, nutrients, and water,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w:t>
      </w:r>
      <w:r w:rsidR="007E244A">
        <w:rPr>
          <w:rFonts w:ascii="Times New Roman" w:hAnsi="Times New Roman" w:cs="Times New Roman"/>
        </w:rPr>
        <w:t>affects</w:t>
      </w:r>
      <w:r w:rsidRPr="009B00B8">
        <w:rPr>
          <w:rFonts w:ascii="Times New Roman" w:hAnsi="Times New Roman" w:cs="Times New Roman"/>
        </w:rPr>
        <w:t xml:space="preserve">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49646A97"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8B7782">
        <w:rPr>
          <w:rFonts w:ascii="Times New Roman" w:hAnsi="Times New Roman" w:cs="Times New Roman"/>
        </w:rPr>
        <w:t>, the</w:t>
      </w:r>
      <w:r w:rsidR="008B7782" w:rsidRPr="008B7782">
        <w:rPr>
          <w:rFonts w:ascii="Times New Roman" w:hAnsi="Times New Roman" w:cs="Times New Roman"/>
        </w:rPr>
        <w:t xml:space="preserve"> C flux to a given component as a fraction of GPP</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60bp1munr","properties":{"formattedCitation":"{\\rtf (Poorter {\\i{}et al.}, 2015)}","plainCitation":"(Poorter et al., 2015)"},"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374242" w:rsidRPr="009B00B8">
        <w:rPr>
          <w:rFonts w:ascii="Times New Roman" w:hAnsi="Times New Roman" w:cs="Times New Roman"/>
        </w:rPr>
        <w:t>,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3A3A23">
        <w:rPr>
          <w:rFonts w:ascii="Times New Roman" w:hAnsi="Times New Roman" w:cs="Times New Roman"/>
        </w:rPr>
        <w:instrText xml:space="preserve"> ADDIN ZOTERO_ITEM CSL_CITATION {"citationID":"BfL1rFv5","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3A3A23" w:rsidRPr="003A3A23">
        <w:rPr>
          <w:rFonts w:ascii="Times New Roman" w:hAnsi="Times New Roman" w:cs="Times New Roman"/>
          <w:szCs w:val="24"/>
        </w:rPr>
        <w:t xml:space="preserve">(Reich, 2002; Litton </w:t>
      </w:r>
      <w:r w:rsidR="003A3A23" w:rsidRPr="003A3A23">
        <w:rPr>
          <w:rFonts w:ascii="Times New Roman" w:hAnsi="Times New Roman" w:cs="Times New Roman"/>
          <w:i/>
          <w:iCs/>
          <w:szCs w:val="24"/>
        </w:rPr>
        <w:t>et al.</w:t>
      </w:r>
      <w:r w:rsidR="003A3A23" w:rsidRPr="003A3A23">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r w:rsidR="00AC014C">
        <w:rPr>
          <w:rFonts w:ascii="Times New Roman" w:hAnsi="Times New Roman" w:cs="Times New Roman"/>
        </w:rPr>
        <w:t xml:space="preserve"> </w:t>
      </w:r>
      <w:r w:rsidR="00126292">
        <w:rPr>
          <w:rFonts w:ascii="Times New Roman" w:hAnsi="Times New Roman" w:cs="Times New Roman"/>
        </w:rPr>
        <w:t xml:space="preserve">Surprisingly, </w:t>
      </w:r>
      <w:r w:rsidR="00AC014C">
        <w:rPr>
          <w:rFonts w:ascii="Times New Roman" w:hAnsi="Times New Roman" w:cs="Times New Roman"/>
        </w:rPr>
        <w:t xml:space="preserve">partitioning of photosynthate is relatively poorly understood despite its direct relevance to ecosystem models </w:t>
      </w:r>
      <w:r w:rsidR="00AC014C">
        <w:rPr>
          <w:rFonts w:ascii="Times New Roman" w:hAnsi="Times New Roman" w:cs="Times New Roman"/>
        </w:rPr>
        <w:fldChar w:fldCharType="begin"/>
      </w:r>
      <w:r w:rsidR="00AC014C">
        <w:rPr>
          <w:rFonts w:ascii="Times New Roman" w:hAnsi="Times New Roman" w:cs="Times New Roman"/>
        </w:rPr>
        <w:instrText xml:space="preserve"> ADDIN ZOTERO_ITEM CSL_CITATION {"citationID":"a110f7vjvo5","properties":{"formattedCitation":"{\\rtf (Epron {\\i{}et al.}, 2012; Franklin {\\i{}et al.}, 2012; De Kauwe {\\i{}et al.}, 2014)}","plainCitation":"(Epron et al., 2012; Franklin et al., 2012; De Kauwe et al., 2014)"},"citationItems":[{"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AC014C">
        <w:rPr>
          <w:rFonts w:ascii="Times New Roman" w:hAnsi="Times New Roman" w:cs="Times New Roman"/>
        </w:rPr>
        <w:fldChar w:fldCharType="separate"/>
      </w:r>
      <w:r w:rsidR="00AC014C" w:rsidRPr="00AC014C">
        <w:rPr>
          <w:rFonts w:ascii="Times New Roman" w:hAnsi="Times New Roman" w:cs="Times New Roman"/>
          <w:szCs w:val="24"/>
        </w:rPr>
        <w:t xml:space="preserve">(Epro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Franklin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xml:space="preserve">, 2012; De Kauwe </w:t>
      </w:r>
      <w:r w:rsidR="00AC014C" w:rsidRPr="00AC014C">
        <w:rPr>
          <w:rFonts w:ascii="Times New Roman" w:hAnsi="Times New Roman" w:cs="Times New Roman"/>
          <w:i/>
          <w:iCs/>
          <w:szCs w:val="24"/>
        </w:rPr>
        <w:t>et al.</w:t>
      </w:r>
      <w:r w:rsidR="00AC014C" w:rsidRPr="00AC014C">
        <w:rPr>
          <w:rFonts w:ascii="Times New Roman" w:hAnsi="Times New Roman" w:cs="Times New Roman"/>
          <w:szCs w:val="24"/>
        </w:rPr>
        <w:t>, 2014)</w:t>
      </w:r>
      <w:r w:rsidR="00AC014C">
        <w:rPr>
          <w:rFonts w:ascii="Times New Roman" w:hAnsi="Times New Roman" w:cs="Times New Roman"/>
        </w:rPr>
        <w:fldChar w:fldCharType="end"/>
      </w:r>
      <w:r w:rsidR="00AC014C">
        <w:rPr>
          <w:rFonts w:ascii="Times New Roman" w:hAnsi="Times New Roman" w:cs="Times New Roman"/>
        </w:rPr>
        <w:t>.</w:t>
      </w:r>
    </w:p>
    <w:p w14:paraId="7338AE82" w14:textId="0D9B2DFA"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The simplest approach is to assume that trees partition a constant fraction of fixed C to each use</w:t>
      </w:r>
      <w:r w:rsidR="003A3A23">
        <w:rPr>
          <w:rFonts w:ascii="Times New Roman" w:hAnsi="Times New Roman" w:cs="Times New Roman"/>
        </w:rPr>
        <w:t xml:space="preserve"> (e.g., growth, r</w:t>
      </w:r>
      <w:r w:rsidR="008B7782">
        <w:rPr>
          <w:rFonts w:ascii="Times New Roman" w:hAnsi="Times New Roman" w:cs="Times New Roman"/>
        </w:rPr>
        <w:t>espiration</w:t>
      </w:r>
      <w:r w:rsidR="003A3A23">
        <w:rPr>
          <w:rFonts w:ascii="Times New Roman" w:hAnsi="Times New Roman" w:cs="Times New Roman"/>
        </w:rPr>
        <w:t>)</w:t>
      </w:r>
      <w:r w:rsidRPr="009B00B8">
        <w:rPr>
          <w:rFonts w:ascii="Times New Roman" w:hAnsi="Times New Roman" w:cs="Times New Roman"/>
        </w:rPr>
        <w:t xml:space="preserve">. This scheme is supported by linear relationships between production terms in some systems, such as </w:t>
      </w:r>
      <w:r w:rsidR="00C557CE">
        <w:rPr>
          <w:rFonts w:ascii="Times New Roman" w:hAnsi="Times New Roman" w:cs="Times New Roman"/>
        </w:rPr>
        <w:t>for</w:t>
      </w:r>
      <w:r w:rsidRPr="009B00B8">
        <w:rPr>
          <w:rFonts w:ascii="Times New Roman" w:hAnsi="Times New Roman" w:cs="Times New Roman"/>
        </w:rPr>
        <w:t xml:space="preserve">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Ul64qO7F","properties":{"formattedCitation":"{\\rtf (Poorter {\\i{}et al.}, 2015; Duursma &amp; Falster, 2016)}","plainCitation":"(Poorter et al., 2015; Duursma &amp; Falster, 2016)"},"citationItems":[{"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D3799D" w:rsidRPr="00D3799D">
        <w:rPr>
          <w:rFonts w:ascii="Times New Roman" w:hAnsi="Times New Roman" w:cs="Times New Roman"/>
          <w:szCs w:val="24"/>
        </w:rPr>
        <w:t xml:space="preserve">(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 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dynamic temporal responses </w:t>
      </w:r>
      <w:r w:rsidR="00E92963">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DONiw7e6","properties":{"formattedCitation":"{\\rtf (De Kauwe {\\i{}et al.}, 2014; Doughty {\\i{}et al.}, 2014)}","plainCitation":"(De Kauwe et al., 2014; Doughty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schema":"https://github.com/citation-style-language/schema/raw/master/csl-citation.json"} </w:instrText>
      </w:r>
      <w:r w:rsidR="00E92963">
        <w:rPr>
          <w:rFonts w:ascii="Times New Roman" w:hAnsi="Times New Roman" w:cs="Times New Roman"/>
        </w:rPr>
        <w:fldChar w:fldCharType="separate"/>
      </w:r>
      <w:r w:rsidR="00E16B34" w:rsidRPr="00E16B34">
        <w:rPr>
          <w:rFonts w:ascii="Times New Roman" w:hAnsi="Times New Roman" w:cs="Times New Roman"/>
          <w:szCs w:val="24"/>
        </w:rPr>
        <w:t xml:space="preserve">(De Kauwe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xml:space="preserve">, 2014; Doughty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w:t>
      </w:r>
      <w:r w:rsidR="00D3799D">
        <w:rPr>
          <w:rFonts w:ascii="Times New Roman" w:hAnsi="Times New Roman" w:cs="Times New Roman"/>
        </w:rPr>
        <w:t>via allometric relationshi</w:t>
      </w:r>
      <w:r w:rsidR="003A3A23">
        <w:rPr>
          <w:rFonts w:ascii="Times New Roman" w:hAnsi="Times New Roman" w:cs="Times New Roman"/>
        </w:rPr>
        <w:t>ps, Hu</w:t>
      </w:r>
      <w:r w:rsidRPr="009B00B8">
        <w:rPr>
          <w:rFonts w:ascii="Times New Roman" w:hAnsi="Times New Roman" w:cs="Times New Roman"/>
        </w:rPr>
        <w:t>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the concept that trees increase C partitioning towards the acquisition of the primary limiting resource</w:t>
      </w:r>
      <w:r w:rsidR="001052BC">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w:t>
      </w:r>
      <w:r w:rsidRPr="009B00B8">
        <w:rPr>
          <w:rFonts w:ascii="Times New Roman" w:hAnsi="Times New Roman" w:cs="Times New Roman"/>
        </w:rPr>
        <w:lastRenderedPageBreak/>
        <w:t>approach appears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007E244A">
        <w:rPr>
          <w:rFonts w:ascii="Times New Roman" w:hAnsi="Times New Roman" w:cs="Times New Roman"/>
        </w:rPr>
        <w:t>, but d</w:t>
      </w:r>
      <w:r w:rsidRPr="009B00B8">
        <w:rPr>
          <w:rFonts w:ascii="Times New Roman" w:hAnsi="Times New Roman" w:cs="Times New Roman"/>
        </w:rPr>
        <w:t>irect evidence supporting this concept is scarce, given the challenges involved in measuring allocation</w:t>
      </w:r>
      <w:r w:rsidR="00D3799D">
        <w:rPr>
          <w:rFonts w:ascii="Times New Roman" w:hAnsi="Times New Roman" w:cs="Times New Roman"/>
        </w:rPr>
        <w:t xml:space="preserve"> </w:t>
      </w:r>
      <w:r w:rsidR="00D3799D">
        <w:rPr>
          <w:rFonts w:ascii="Times New Roman" w:hAnsi="Times New Roman" w:cs="Times New Roman"/>
        </w:rPr>
        <w:fldChar w:fldCharType="begin"/>
      </w:r>
      <w:r w:rsidR="00D3799D">
        <w:rPr>
          <w:rFonts w:ascii="Times New Roman" w:hAnsi="Times New Roman" w:cs="Times New Roman"/>
        </w:rPr>
        <w:instrText xml:space="preserve"> ADDIN ZOTERO_ITEM CSL_CITATION {"citationID":"a1ou85bpupv","properties":{"formattedCitation":"{\\rtf (Poorter &amp; Sack, 2012; Poorter {\\i{}et al.}, 2015)}","plainCitation":"(Poorter &amp; Sack, 2012; Poorter et al., 2015)"},"citationItems":[{"id":1041,"uris":["http://zotero.org/users/4234815/items/M7Q3IKKS"],"uri":["http://zotero.org/users/4234815/items/M7Q3IKKS"],"itemData":{"id":1041,"type":"article-journal","title":"Pitfalls and Possibilities in the Analysis of Biomass Allocation Patterns in Plants","container-title":"Frontiers in Plant Science","volume":"3","source":"PubMed Central","abstract":"Plants can differentially allocate biomass to leaves, stems, roots, and reproduction, and follow ontogenetic trajectories that interact with the prevailing climate. Various methodological tools exist to analyze the resulting allocation patterns, based either on the calculation of biomass ratios or fractions of different organs at a given point in time, or on a so-called allometric analysis of biomass data sampled across species or over an experimental growth period. We discuss the weak and strong points of each of these methods. Although both approaches have useful features, we suggest that often a plot of biomass fractions against total plant size, either across species or in the comparison of treatment effects, combines the best of both worlds.","URL":"https://www.ncbi.nlm.nih.gov/pmc/articles/PMC3514511/","DOI":"10.3389/fpls.2012.00259","ISSN":"1664-462X","note":"PMID: 23227027\nPMCID: PMC3514511","journalAbbreviation":"Front Plant Sci","author":[{"family":"Poorter","given":"Hendrik"},{"family":"Sack","given":"Lawren"}],"issued":{"date-parts":[["2012",12,5]]},"accessed":{"date-parts":[["2017",12,14]]}}},{"id":1038,"uris":["http://zotero.org/users/4234815/items/R4PHBWUZ"],"uri":["http://zotero.org/users/4234815/items/R4PHBWUZ"],"itemData":{"id":1038,"type":"article-journal","title":"How does biomass distribution change with size and differ among species? An analysis for 1200 plant species from five continents","container-title":"New Phytologist","page":"736-749","volume":"208","issue":"3","source":"Wiley Online Library","abstract":"* We compiled a global database for leaf, stem and root biomass representing c. 11 000 records for c. 1200 herbaceous and woody species grown under either controlled or field conditions. We used this data set to analyse allometric relationships and fractional biomass distribution to leaves, stems and roots.\n\n\n* We tested whether allometric scaling exponents are generally constant across plant sizes as predicted by metabolic scaling theory, or whether instead they change dynamically with plant size. We also quantified interspecific variation in biomass distribution among plant families and functional groups.\n\n\n* Across all species combined, leaf vs stem and leaf vs root scaling exponents decreased from c. 1.00 for small plants to c. 0.60 for the largest trees considered. Evergreens had substantially higher leaf mass fractions (LMFs) than deciduous species, whereas graminoids maintained higher root mass fractions (RMFs) than eudicotyledonous herbs.\n\n\n* These patterns do not support the hypothesis of fixed allometric exponents. Rather, continuous shifts in allometric exponents with plant size during ontogeny and evolution are the norm. Across seed plants, variation in biomass distribution among species is related more to function than phylogeny. We propose that the higher LMF of evergreens at least partly compensates for their relatively low leaf area : leaf mass ratio.","DOI":"10.1111/nph.13571","ISSN":"1469-8137","shortTitle":"How does biomass distribution change with size and differ among species?","journalAbbreviation":"New Phytol","language":"en","author":[{"family":"Poorter","given":"Hendrik"},{"family":"Jagodzinski","given":"Andrzej M."},{"family":"Ruiz-Peinado","given":"Ricardo"},{"family":"Kuyah","given":"Shem"},{"family":"Luo","given":"Yunjian"},{"family":"Oleksyn","given":"Jacek"},{"family":"Usoltsev","given":"Vladimir A."},{"family":"Buckley","given":"Thomas N."},{"family":"Reich","given":"Peter B."},{"family":"Sack","given":"Lawren"}],"issued":{"date-parts":[["2015",11,1]]}}}],"schema":"https://github.com/citation-style-language/schema/raw/master/csl-citation.json"} </w:instrText>
      </w:r>
      <w:r w:rsidR="00D3799D">
        <w:rPr>
          <w:rFonts w:ascii="Times New Roman" w:hAnsi="Times New Roman" w:cs="Times New Roman"/>
        </w:rPr>
        <w:fldChar w:fldCharType="separate"/>
      </w:r>
      <w:r w:rsidR="00D3799D" w:rsidRPr="00D3799D">
        <w:rPr>
          <w:rFonts w:ascii="Times New Roman" w:hAnsi="Times New Roman" w:cs="Times New Roman"/>
          <w:szCs w:val="24"/>
        </w:rPr>
        <w:t xml:space="preserve">(Poorter &amp; Sack, 2012; Poorter </w:t>
      </w:r>
      <w:r w:rsidR="00D3799D" w:rsidRPr="00D3799D">
        <w:rPr>
          <w:rFonts w:ascii="Times New Roman" w:hAnsi="Times New Roman" w:cs="Times New Roman"/>
          <w:i/>
          <w:iCs/>
          <w:szCs w:val="24"/>
        </w:rPr>
        <w:t>et al.</w:t>
      </w:r>
      <w:r w:rsidR="00D3799D" w:rsidRPr="00D3799D">
        <w:rPr>
          <w:rFonts w:ascii="Times New Roman" w:hAnsi="Times New Roman" w:cs="Times New Roman"/>
          <w:szCs w:val="24"/>
        </w:rPr>
        <w:t>, 2015)</w:t>
      </w:r>
      <w:r w:rsidR="00D3799D">
        <w:rPr>
          <w:rFonts w:ascii="Times New Roman" w:hAnsi="Times New Roman" w:cs="Times New Roman"/>
        </w:rPr>
        <w:fldChar w:fldCharType="end"/>
      </w:r>
      <w:r w:rsidR="005B551F">
        <w:rPr>
          <w:rFonts w:ascii="Times New Roman" w:hAnsi="Times New Roman" w:cs="Times New Roman"/>
        </w:rPr>
        <w:t xml:space="preserve">. However, </w:t>
      </w:r>
      <w:r w:rsidRPr="009B00B8">
        <w:rPr>
          <w:rFonts w:ascii="Times New Roman" w:hAnsi="Times New Roman" w:cs="Times New Roman"/>
        </w:rPr>
        <w:t>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730B87FF" w:rsidR="00563E99" w:rsidRDefault="007E244A" w:rsidP="003B24EB">
      <w:pPr>
        <w:spacing w:before="120" w:line="360" w:lineRule="auto"/>
        <w:ind w:firstLine="720"/>
        <w:rPr>
          <w:rFonts w:ascii="Times New Roman" w:hAnsi="Times New Roman" w:cs="Times New Roman"/>
        </w:rPr>
      </w:pPr>
      <w:r>
        <w:rPr>
          <w:rFonts w:ascii="Times New Roman" w:hAnsi="Times New Roman" w:cs="Times New Roman"/>
        </w:rPr>
        <w:t xml:space="preserve">Temperature is a fundamental </w:t>
      </w:r>
      <w:r w:rsidR="00374242" w:rsidRPr="009B00B8">
        <w:rPr>
          <w:rFonts w:ascii="Times New Roman" w:hAnsi="Times New Roman" w:cs="Times New Roman"/>
        </w:rPr>
        <w:t>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C557CE">
        <w:rPr>
          <w:rFonts w:ascii="Times New Roman" w:hAnsi="Times New Roman" w:cs="Times New Roman"/>
        </w:rPr>
        <w:t>. S</w:t>
      </w:r>
      <w:r w:rsidR="00374242"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00374242"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00374242" w:rsidRPr="009B00B8">
        <w:rPr>
          <w:rFonts w:ascii="Times New Roman" w:hAnsi="Times New Roman" w:cs="Times New Roman"/>
        </w:rPr>
        <w:t>has been attributed to a warming-induced increase in soil N availability</w:t>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00374242" w:rsidRPr="009B00B8">
        <w:rPr>
          <w:rFonts w:ascii="Times New Roman" w:hAnsi="Times New Roman" w:cs="Times New Roman"/>
        </w:rPr>
        <w:t xml:space="preserve">. A recent </w:t>
      </w:r>
      <w:r w:rsidR="00374242" w:rsidRPr="009B00B8">
        <w:rPr>
          <w:rFonts w:ascii="Times New Roman" w:hAnsi="Times New Roman" w:cs="Times New Roman"/>
          <w:vertAlign w:val="superscript"/>
        </w:rPr>
        <w:t>13</w:t>
      </w:r>
      <w:r w:rsidR="00374242" w:rsidRPr="009B00B8">
        <w:rPr>
          <w:rFonts w:ascii="Times New Roman" w:hAnsi="Times New Roman" w:cs="Times New Roman"/>
        </w:rPr>
        <w:t>C-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labeling study also indicated that warmer temperatures can </w:t>
      </w:r>
      <w:r w:rsidR="00E16B34">
        <w:rPr>
          <w:rFonts w:ascii="Times New Roman" w:hAnsi="Times New Roman" w:cs="Times New Roman"/>
        </w:rPr>
        <w:t xml:space="preserve">increase allocation aboveground and </w:t>
      </w:r>
      <w:r w:rsidR="00374242" w:rsidRPr="009B00B8">
        <w:rPr>
          <w:rFonts w:ascii="Times New Roman" w:hAnsi="Times New Roman" w:cs="Times New Roman"/>
        </w:rPr>
        <w:t xml:space="preserve">reduce C allocation belowground in beech saplings via a direct effect on tree physiology, without </w:t>
      </w:r>
      <w:r w:rsidR="00C557CE">
        <w:rPr>
          <w:rFonts w:ascii="Times New Roman" w:hAnsi="Times New Roman" w:cs="Times New Roman"/>
        </w:rPr>
        <w:t>an altered</w:t>
      </w:r>
      <w:r w:rsidR="00374242" w:rsidRPr="009B00B8">
        <w:rPr>
          <w:rFonts w:ascii="Times New Roman" w:hAnsi="Times New Roman" w:cs="Times New Roman"/>
        </w:rPr>
        <w:t xml:space="preserve">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003A3A23">
        <w:rPr>
          <w:rFonts w:ascii="Times New Roman" w:hAnsi="Times New Roman" w:cs="Times New Roman"/>
        </w:rPr>
        <w:t>Also, e</w:t>
      </w:r>
      <w:r w:rsidR="00374242" w:rsidRPr="009B00B8">
        <w:rPr>
          <w:rFonts w:ascii="Times New Roman" w:hAnsi="Times New Roman" w:cs="Times New Roman"/>
        </w:rPr>
        <w:t>nvironmental gradients i</w:t>
      </w:r>
      <w:r w:rsidR="00C557CE">
        <w:rPr>
          <w:rFonts w:ascii="Times New Roman" w:hAnsi="Times New Roman" w:cs="Times New Roman"/>
        </w:rPr>
        <w:t xml:space="preserve">n mean annual temperature </w:t>
      </w:r>
      <w:r w:rsidR="00374242" w:rsidRPr="009B00B8">
        <w:rPr>
          <w:rFonts w:ascii="Times New Roman" w:hAnsi="Times New Roman" w:cs="Times New Roman"/>
        </w:rPr>
        <w:t>are strongly correlated with the di</w:t>
      </w:r>
      <w:r w:rsidR="00C557CE">
        <w:rPr>
          <w:rFonts w:ascii="Times New Roman" w:hAnsi="Times New Roman" w:cs="Times New Roman"/>
        </w:rPr>
        <w:t>stribution of biomass;</w:t>
      </w:r>
      <w:r w:rsidR="00374242" w:rsidRPr="009B00B8">
        <w:rPr>
          <w:rFonts w:ascii="Times New Roman" w:hAnsi="Times New Roman" w:cs="Times New Roman"/>
        </w:rPr>
        <w:t xml:space="preserve">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Meta-analyses of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00374242"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00374242" w:rsidRPr="009B00B8">
        <w:rPr>
          <w:rFonts w:ascii="Times New Roman" w:hAnsi="Times New Roman" w:cs="Times New Roman"/>
        </w:rPr>
        <w:t xml:space="preserve"> </w:t>
      </w:r>
      <w:r w:rsidR="008C2121">
        <w:rPr>
          <w:rFonts w:ascii="Times New Roman" w:hAnsi="Times New Roman" w:cs="Times New Roman"/>
        </w:rPr>
        <w:t>a</w:t>
      </w:r>
      <w:r w:rsidR="00374242"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01A9FE3E"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w:t>
      </w:r>
      <w:r w:rsidR="007E244A">
        <w:rPr>
          <w:rFonts w:ascii="Times New Roman" w:hAnsi="Times New Roman" w:cs="Times New Roman"/>
        </w:rPr>
        <w:t>i</w:t>
      </w:r>
      <w:r w:rsidRPr="009B00B8">
        <w:rPr>
          <w:rFonts w:ascii="Times New Roman" w:hAnsi="Times New Roman" w:cs="Times New Roman"/>
        </w:rPr>
        <w:t xml:space="preserve">mpacts tree growth and physiology </w:t>
      </w:r>
      <w:r w:rsidR="00461ED8">
        <w:rPr>
          <w:rFonts w:ascii="Times New Roman" w:hAnsi="Times New Roman" w:cs="Times New Roman"/>
        </w:rPr>
        <w:fldChar w:fldCharType="begin"/>
      </w:r>
      <w:r w:rsidR="00572ACB">
        <w:rPr>
          <w:rFonts w:ascii="Times New Roman" w:hAnsi="Times New Roman" w:cs="Times New Roman"/>
        </w:rPr>
        <w:instrText xml:space="preserve"> ADDIN ZOTERO_ITEM CSL_CITATION {"citationID":"HwyXNm6z","properties":{"formattedCitation":"{\\rtf (Mencuccini, 2003; Nemani {\\i{}et al.}, 2003; Farooq {\\i{}et al.}, 2009)}","plainCitation":"(Mencuccini, 2003; Nemani et al., 2003; Farooq et al., 2009)"},"citationItems":[{"id":1871,"uris":["http://zotero.org/users/4234815/items/HEF3UJS2"],"uri":["http://zotero.org/users/4234815/items/HEF3UJS2"],"itemData":{"id":1871,"type":"article-journal","title":"The ecological significance of long-distance water transport: short-term regulation, long-term acclimation and the hydraulic costs of stature across plant life forms","container-title":"Plant, Cell &amp; Environment","page":"163-182","volume":"26","issue":"1","source":"Wiley Online Library","abstract":"Plant hydraulic conductance, namely the rate of water flow inside plants per unit time and unit pressure difference, varies largely from plant to plant and under different environmental conditions. Herein the main factors affecting: (a) the scaling between whole-plant hydraulic conductance and leaf area; (b) the relationship between gas exchange at the leaf level and leaf-specific xylem hydraulic conductance; (c) the short-term physiological regulation of plant hydraulic conductance under conditions of ample soil water, and (d) the long-term structural acclimation of xylem hydraulic conductance to changes in environmental conditions are reviewed. It is shown that plant hydraulic conductance is a highly plastic character that varies as a result of multiple processes acting at several time scales. Across species ranging from coniferous and broad-leaved trees to shrubs, crop and herbaceous species, and desert subshrubs, hydraulic conductance scaled linearly with leaf area, as expected from first principles. Despite considerable convergence in the scaling of hydraulic properties, significant differences were apparent across life forms that underlie their different abilities to conduct gas exchange at the leaf level. A simple model of carbon allocation between leaves and support tissues explained the observed patterns and correctly predicted the inverse relationships with plant height. Therefore, stature appears as a fundamental factor affecting gas exchange across plant life forms. Both short-term physiological regulation and long-term structural acclimation can change the levels of hydraulic conductance significantly. Based on a meta-analysis of the existing literature, any change in environmental parameters that increases the availability of resources (either above- or below-ground) results in the long-term acclimation of a less efficient (per unit leaf area) hydraulic system.","DOI":"10.1046/j.1365-3040.2003.00991.x","ISSN":"1365-3040","shortTitle":"The ecological significance of long-distance water transport","language":"en","author":[{"family":"Mencuccini","given":"M."}],"issued":{"date-parts":[["2003",1,1]]}}},{"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572ACB" w:rsidRPr="00572ACB">
        <w:rPr>
          <w:rFonts w:ascii="Times New Roman" w:hAnsi="Times New Roman" w:cs="Times New Roman"/>
          <w:szCs w:val="24"/>
        </w:rPr>
        <w:t>(</w:t>
      </w:r>
      <w:r w:rsidR="00572ACB">
        <w:rPr>
          <w:rFonts w:ascii="Times New Roman" w:hAnsi="Times New Roman" w:cs="Times New Roman"/>
          <w:szCs w:val="24"/>
        </w:rPr>
        <w:t xml:space="preserve">e.g., </w:t>
      </w:r>
      <w:r w:rsidR="00572ACB" w:rsidRPr="00572ACB">
        <w:rPr>
          <w:rFonts w:ascii="Times New Roman" w:hAnsi="Times New Roman" w:cs="Times New Roman"/>
          <w:szCs w:val="24"/>
        </w:rPr>
        <w:t xml:space="preserve">Mencuccini, 2003; Nemani </w:t>
      </w:r>
      <w:r w:rsidR="00572ACB" w:rsidRPr="00572ACB">
        <w:rPr>
          <w:rFonts w:ascii="Times New Roman" w:hAnsi="Times New Roman" w:cs="Times New Roman"/>
          <w:i/>
          <w:iCs/>
          <w:szCs w:val="24"/>
        </w:rPr>
        <w:t>et al.</w:t>
      </w:r>
      <w:r w:rsidR="00572ACB" w:rsidRPr="00572ACB">
        <w:rPr>
          <w:rFonts w:ascii="Times New Roman" w:hAnsi="Times New Roman" w:cs="Times New Roman"/>
          <w:szCs w:val="24"/>
        </w:rPr>
        <w:t xml:space="preserve">, 2003; Farooq </w:t>
      </w:r>
      <w:r w:rsidR="00572ACB" w:rsidRPr="00572ACB">
        <w:rPr>
          <w:rFonts w:ascii="Times New Roman" w:hAnsi="Times New Roman" w:cs="Times New Roman"/>
          <w:i/>
          <w:iCs/>
          <w:szCs w:val="24"/>
        </w:rPr>
        <w:t>et al.</w:t>
      </w:r>
      <w:r w:rsidR="00572ACB" w:rsidRPr="00572ACB">
        <w:rPr>
          <w:rFonts w:ascii="Times New Roman" w:hAnsi="Times New Roman" w:cs="Times New Roman"/>
          <w:szCs w:val="24"/>
        </w:rPr>
        <w:t>, 2009)</w:t>
      </w:r>
      <w:r w:rsidR="00461ED8">
        <w:rPr>
          <w:rFonts w:ascii="Times New Roman" w:hAnsi="Times New Roman" w:cs="Times New Roman"/>
        </w:rPr>
        <w:fldChar w:fldCharType="end"/>
      </w:r>
      <w:r w:rsidR="00E16B34">
        <w:rPr>
          <w:rFonts w:ascii="Times New Roman" w:hAnsi="Times New Roman" w:cs="Times New Roman"/>
        </w:rPr>
        <w:t xml:space="preserve">. </w:t>
      </w:r>
      <w:r w:rsidRPr="009B00B8">
        <w:rPr>
          <w:rFonts w:ascii="Times New Roman" w:hAnsi="Times New Roman" w:cs="Times New Roman"/>
        </w:rPr>
        <w:t xml:space="preserve">The effects of drought are of particular concern </w:t>
      </w:r>
      <w:r w:rsidR="007E244A">
        <w:rPr>
          <w:rFonts w:ascii="Times New Roman" w:hAnsi="Times New Roman" w:cs="Times New Roman"/>
        </w:rPr>
        <w:t xml:space="preserve">as </w:t>
      </w:r>
      <w:r w:rsidRPr="009B00B8">
        <w:rPr>
          <w:rFonts w:ascii="Times New Roman" w:hAnsi="Times New Roman" w:cs="Times New Roman"/>
        </w:rPr>
        <w:t>climate change may increase the frequency and severity of droughts in many regions</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While it appears sensible that trees would increase C allocation to roots in dry regions or during drought periods to acquire soil water</w:t>
      </w:r>
      <w:r w:rsidR="00D30653">
        <w:rPr>
          <w:rFonts w:ascii="Times New Roman" w:hAnsi="Times New Roman" w:cs="Times New Roman"/>
        </w:rPr>
        <w:t xml:space="preserve"> </w:t>
      </w:r>
      <w:r w:rsidR="00D30653">
        <w:rPr>
          <w:rFonts w:ascii="Times New Roman" w:hAnsi="Times New Roman" w:cs="Times New Roman"/>
        </w:rPr>
        <w:fldChar w:fldCharType="begin"/>
      </w:r>
      <w:r w:rsidR="00D30653">
        <w:rPr>
          <w:rFonts w:ascii="Times New Roman" w:hAnsi="Times New Roman" w:cs="Times New Roman"/>
        </w:rPr>
        <w:instrText xml:space="preserve"> ADDIN ZOTERO_ITEM CSL_CITATION {"citationID":"a11h5geqcl8","properties":{"formattedCitation":"{\\rtf (Poorter {\\i{}et al.}, 2012)}","plainCitation":"(Poorter et al., 2012)"},"citationItems":[{"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D30653">
        <w:rPr>
          <w:rFonts w:ascii="Times New Roman" w:hAnsi="Times New Roman" w:cs="Times New Roman"/>
        </w:rPr>
        <w:fldChar w:fldCharType="separate"/>
      </w:r>
      <w:r w:rsidR="00D30653" w:rsidRPr="00D30653">
        <w:rPr>
          <w:rFonts w:ascii="Times New Roman" w:hAnsi="Times New Roman" w:cs="Times New Roman"/>
          <w:szCs w:val="24"/>
        </w:rPr>
        <w:t xml:space="preserve">(Poorter </w:t>
      </w:r>
      <w:r w:rsidR="00D30653" w:rsidRPr="00D30653">
        <w:rPr>
          <w:rFonts w:ascii="Times New Roman" w:hAnsi="Times New Roman" w:cs="Times New Roman"/>
          <w:i/>
          <w:iCs/>
          <w:szCs w:val="24"/>
        </w:rPr>
        <w:t>et al.</w:t>
      </w:r>
      <w:r w:rsidR="00D30653" w:rsidRPr="00D30653">
        <w:rPr>
          <w:rFonts w:ascii="Times New Roman" w:hAnsi="Times New Roman" w:cs="Times New Roman"/>
          <w:szCs w:val="24"/>
        </w:rPr>
        <w:t>, 2012)</w:t>
      </w:r>
      <w:r w:rsidR="00D30653">
        <w:rPr>
          <w:rFonts w:ascii="Times New Roman" w:hAnsi="Times New Roman" w:cs="Times New Roman"/>
        </w:rPr>
        <w:fldChar w:fldCharType="end"/>
      </w:r>
      <w:r w:rsidR="00C557CE">
        <w:rPr>
          <w:rFonts w:ascii="Times New Roman" w:hAnsi="Times New Roman" w:cs="Times New Roman"/>
        </w:rPr>
        <w:t>,</w:t>
      </w:r>
      <w:r w:rsidR="005B551F">
        <w:rPr>
          <w:rFonts w:ascii="Times New Roman" w:hAnsi="Times New Roman" w:cs="Times New Roman"/>
        </w:rPr>
        <w:t xml:space="preserve"> </w:t>
      </w:r>
      <w:r w:rsidRPr="009B00B8">
        <w:rPr>
          <w:rFonts w:ascii="Times New Roman" w:hAnsi="Times New Roman" w:cs="Times New Roman"/>
        </w:rPr>
        <w:t>there is limited support for this idea.</w:t>
      </w:r>
      <w:r w:rsidR="00C557CE">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found no correlation between forest root mass fraction</w:t>
      </w:r>
      <w:r w:rsidR="003A3A23">
        <w:rPr>
          <w:rFonts w:ascii="Times New Roman" w:hAnsi="Times New Roman" w:cs="Times New Roman"/>
        </w:rPr>
        <w:t xml:space="preserve"> (i.e., the proportion of forest biomass contained in roots)</w:t>
      </w:r>
      <w:r w:rsidRPr="009B00B8">
        <w:rPr>
          <w:rFonts w:ascii="Times New Roman" w:hAnsi="Times New Roman" w:cs="Times New Roman"/>
        </w:rPr>
        <w:t xml:space="preserve"> and aridity across a global dataset of &gt;6,200 forests. </w:t>
      </w:r>
      <w:r w:rsidR="00C557CE">
        <w:rPr>
          <w:rFonts w:ascii="Times New Roman" w:hAnsi="Times New Roman" w:cs="Times New Roman"/>
        </w:rPr>
        <w:t>Additionally,</w:t>
      </w:r>
      <w:r w:rsidR="00D52565">
        <w:rPr>
          <w:rFonts w:ascii="Times New Roman" w:hAnsi="Times New Roman" w:cs="Times New Roman"/>
        </w:rPr>
        <w:t xml:space="preserve"> </w:t>
      </w:r>
      <w:r w:rsidRPr="009B00B8">
        <w:rPr>
          <w:rFonts w:ascii="Times New Roman" w:hAnsi="Times New Roman" w:cs="Times New Roman"/>
        </w:rPr>
        <w:t>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to aboveground growth</w:t>
      </w:r>
      <w:r w:rsidR="00C557CE">
        <w:rPr>
          <w:rFonts w:ascii="Times New Roman" w:hAnsi="Times New Roman" w:cs="Times New Roman"/>
        </w:rPr>
        <w:t xml:space="preserve"> and respiration</w:t>
      </w:r>
      <w:r w:rsidR="005503C9" w:rsidRPr="009B00B8">
        <w:rPr>
          <w:rFonts w:ascii="Times New Roman" w:hAnsi="Times New Roman" w:cs="Times New Roman"/>
        </w:rPr>
        <w:t>,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w:t>
      </w:r>
      <w:r w:rsidR="00C557CE">
        <w:rPr>
          <w:rFonts w:ascii="Times New Roman" w:hAnsi="Times New Roman" w:cs="Times New Roman"/>
        </w:rPr>
        <w:t>However, d</w:t>
      </w:r>
      <w:r w:rsidR="00E16B34">
        <w:rPr>
          <w:rFonts w:ascii="Times New Roman" w:hAnsi="Times New Roman" w:cs="Times New Roman"/>
        </w:rPr>
        <w:t>rought has been observed to increase root mass fractions</w:t>
      </w:r>
      <w:r w:rsidR="00D30653">
        <w:rPr>
          <w:rFonts w:ascii="Times New Roman" w:hAnsi="Times New Roman" w:cs="Times New Roman"/>
        </w:rPr>
        <w:t xml:space="preserve"> for </w:t>
      </w:r>
      <w:r w:rsidR="00D30653">
        <w:rPr>
          <w:rFonts w:ascii="Times New Roman" w:hAnsi="Times New Roman" w:cs="Times New Roman"/>
        </w:rPr>
        <w:lastRenderedPageBreak/>
        <w:t>small individual plants grown in artificial conditions</w:t>
      </w:r>
      <w:r w:rsidR="00E16B34">
        <w:rPr>
          <w:rFonts w:ascii="Times New Roman" w:hAnsi="Times New Roman" w:cs="Times New Roman"/>
        </w:rPr>
        <w:t xml:space="preserve"> </w:t>
      </w:r>
      <w:r w:rsidR="00E16B34">
        <w:rPr>
          <w:rFonts w:ascii="Times New Roman" w:hAnsi="Times New Roman" w:cs="Times New Roman"/>
        </w:rPr>
        <w:fldChar w:fldCharType="begin"/>
      </w:r>
      <w:r w:rsidR="00E16B34">
        <w:rPr>
          <w:rFonts w:ascii="Times New Roman" w:hAnsi="Times New Roman" w:cs="Times New Roman"/>
        </w:rPr>
        <w:instrText xml:space="preserve"> ADDIN ZOTERO_ITEM CSL_CITATION {"citationID":"WMsGEODf","properties":{"formattedCitation":"{\\rtf (Reich, 2002; Poorter {\\i{}et al.}, 2012)}","plainCitation":"(Reich, 2002; Poorter et al., 2012)"},"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1068,"uris":["http://zotero.org/users/4234815/items/I74J6A2A"],"uri":["http://zotero.org/users/4234815/items/I74J6A2A"],"itemData":{"id":1068,"type":"article-journal","title":"Biomass allocation to leaves, stems and roots: meta-analyses of interspecific variation and environmental control","container-title":"New Phytologist","page":"30-50","volume":"193","issue":"1","source":"Wiley Online Library","abstract":"Contents\nSummary30I.Allocation in perspective31II.Topics of this review32III.Methodology32IV.Environmental effects33V.Ontogeny36VI.Differences between species40VII.Physiology and molecular regulation41VIII.Ecological aspects42IX.Perspectives45Acknowledgements45References45Appendices A1–A449\nSummary\nWe quantified the biomass allocation patterns to leaves, stems and roots in vegetative plants, and how this is influenced by the growth environment, plant size, evolutionary history and competition. Dose–response curves of allocation were constructed by means of a meta-analysis from a wide array of experimental data. They show that the fraction of whole-plant mass represented by leaves (LMF) increases most strongly with nutrients and decreases most strongly with light. Correction for size-induced allocation patterns diminishes the LMF-response to light, but makes the effect of temperature on LMF more apparent. There is a clear phylogenetic effect on allocation, as eudicots invest relatively more than monocots in leaves, as do gymnosperms compared with woody angiosperms. Plants grown at high densities show a clear increase in the stem fraction. However, in most comparisons across species groups or environmental factors, the variation in LMF is smaller than the variation in one of the other components of the growth analysis equation: the leaf area : leaf mass ratio (SLA). In competitive situations, the stem mass fraction increases to a smaller extent than the specific stem length (stem length : stem mass). Thus, we conclude that plants generally are less able to adjust allocation than to alter organ morphology.","DOI":"10.1111/j.1469-8137.2011.03952.x","ISSN":"1469-8137","shortTitle":"Biomass allocation to leaves, stems and roots","language":"en","author":[{"family":"Poorter","given":"Hendrik"},{"family":"Niklas","given":"Karl J."},{"family":"Reich","given":"Peter B."},{"family":"Oleksyn","given":"Jacek"},{"family":"Poot","given":"Pieter"},{"family":"Mommer","given":"Liesje"}],"issued":{"date-parts":[["2012",1,1]]}}}],"schema":"https://github.com/citation-style-language/schema/raw/master/csl-citation.json"} </w:instrText>
      </w:r>
      <w:r w:rsidR="00E16B34">
        <w:rPr>
          <w:rFonts w:ascii="Times New Roman" w:hAnsi="Times New Roman" w:cs="Times New Roman"/>
        </w:rPr>
        <w:fldChar w:fldCharType="separate"/>
      </w:r>
      <w:r w:rsidR="00E16B34" w:rsidRPr="00E16B34">
        <w:rPr>
          <w:rFonts w:ascii="Times New Roman" w:hAnsi="Times New Roman" w:cs="Times New Roman"/>
          <w:szCs w:val="24"/>
        </w:rPr>
        <w:t xml:space="preserve">(Reich, 2002; Poorter </w:t>
      </w:r>
      <w:r w:rsidR="00E16B34" w:rsidRPr="00E16B34">
        <w:rPr>
          <w:rFonts w:ascii="Times New Roman" w:hAnsi="Times New Roman" w:cs="Times New Roman"/>
          <w:i/>
          <w:iCs/>
          <w:szCs w:val="24"/>
        </w:rPr>
        <w:t>et al.</w:t>
      </w:r>
      <w:r w:rsidR="00E16B34" w:rsidRPr="00E16B34">
        <w:rPr>
          <w:rFonts w:ascii="Times New Roman" w:hAnsi="Times New Roman" w:cs="Times New Roman"/>
          <w:szCs w:val="24"/>
        </w:rPr>
        <w:t>, 2012)</w:t>
      </w:r>
      <w:r w:rsidR="00E16B34">
        <w:rPr>
          <w:rFonts w:ascii="Times New Roman" w:hAnsi="Times New Roman" w:cs="Times New Roman"/>
        </w:rPr>
        <w:fldChar w:fldCharType="end"/>
      </w:r>
      <w:r w:rsidR="00C557CE">
        <w:rPr>
          <w:rFonts w:ascii="Times New Roman" w:hAnsi="Times New Roman" w:cs="Times New Roman"/>
        </w:rPr>
        <w:t xml:space="preserve">, and </w:t>
      </w:r>
      <w:r w:rsidR="00D52565">
        <w:rPr>
          <w:rFonts w:ascii="Times New Roman" w:hAnsi="Times New Roman" w:cs="Times New Roman"/>
        </w:rPr>
        <w:t>i</w:t>
      </w:r>
      <w:r w:rsidRPr="009B00B8">
        <w:rPr>
          <w:rFonts w:ascii="Times New Roman" w:hAnsi="Times New Roman" w:cs="Times New Roman"/>
        </w:rPr>
        <w:t xml:space="preserve">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w:t>
      </w:r>
      <w:r w:rsidR="007E244A">
        <w:rPr>
          <w:rFonts w:ascii="Times New Roman" w:hAnsi="Times New Roman" w:cs="Times New Roman"/>
        </w:rPr>
        <w:t>s appealing,</w:t>
      </w:r>
      <w:r w:rsidRPr="009B00B8">
        <w:rPr>
          <w:rFonts w:ascii="Times New Roman" w:hAnsi="Times New Roman" w:cs="Times New Roman"/>
        </w:rPr>
        <w:t xml:space="preserve"> C allocation responses to drought are likely more complex and merit further study.</w:t>
      </w:r>
    </w:p>
    <w:p w14:paraId="08E64C2C" w14:textId="7624E885"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 xml:space="preserve">Interactions between temperature and drought </w:t>
      </w:r>
      <w:r w:rsidR="001052BC">
        <w:rPr>
          <w:rFonts w:ascii="Times New Roman" w:hAnsi="Times New Roman" w:cs="Times New Roman"/>
        </w:rPr>
        <w:t xml:space="preserve">effects </w:t>
      </w:r>
      <w:r w:rsidRPr="009B00B8">
        <w:rPr>
          <w:rFonts w:ascii="Times New Roman" w:hAnsi="Times New Roman" w:cs="Times New Roman"/>
        </w:rPr>
        <w:t>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007E244A">
        <w:rPr>
          <w:rFonts w:ascii="Times New Roman" w:hAnsi="Times New Roman" w:cs="Times New Roman"/>
        </w:rPr>
        <w:t>I</w:t>
      </w:r>
      <w:r w:rsidRPr="009B00B8">
        <w:rPr>
          <w:rFonts w:ascii="Times New Roman" w:hAnsi="Times New Roman" w:cs="Times New Roman"/>
        </w:rPr>
        <w:t xml:space="preserve">f warmer temperatures reduce C allocation belowground, then the ability of trees to acquire soil water may also be impaired. However, an </w:t>
      </w:r>
      <w:r w:rsidR="00C557CE">
        <w:rPr>
          <w:rFonts w:ascii="Times New Roman" w:hAnsi="Times New Roman" w:cs="Times New Roman"/>
        </w:rPr>
        <w:t xml:space="preserve">open top chamber </w:t>
      </w:r>
      <w:r w:rsidRPr="009B00B8">
        <w:rPr>
          <w:rFonts w:ascii="Times New Roman" w:hAnsi="Times New Roman" w:cs="Times New Roman"/>
        </w:rPr>
        <w:t>experiment with young oak saplin</w:t>
      </w:r>
      <w:r w:rsidR="00C557CE">
        <w:rPr>
          <w:rFonts w:ascii="Times New Roman" w:hAnsi="Times New Roman" w:cs="Times New Roman"/>
        </w:rPr>
        <w:t>gs</w:t>
      </w:r>
      <w:r w:rsidRPr="009B00B8">
        <w:rPr>
          <w:rFonts w:ascii="Times New Roman" w:hAnsi="Times New Roman" w:cs="Times New Roman"/>
        </w:rPr>
        <w:t xml:space="preserve"> found no interaction between experimental warming and drought</w:t>
      </w:r>
      <w:r w:rsidR="005503C9">
        <w:rPr>
          <w:rFonts w:ascii="Times New Roman" w:hAnsi="Times New Roman" w:cs="Times New Roman"/>
        </w:rPr>
        <w:t xml:space="preserve"> on tree transpiration or biomass</w:t>
      </w:r>
      <w:r w:rsidRPr="009B00B8">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006D600B">
        <w:rPr>
          <w:rFonts w:ascii="Times New Roman" w:hAnsi="Times New Roman" w:cs="Times New Roman"/>
        </w:rPr>
        <w:t xml:space="preserve">Other warming by drought studies have found limited evidence for interactive effects on plant growth rates </w:t>
      </w:r>
      <w:r w:rsidR="006D600B">
        <w:rPr>
          <w:rFonts w:ascii="Times New Roman" w:hAnsi="Times New Roman" w:cs="Times New Roman"/>
        </w:rPr>
        <w:fldChar w:fldCharType="begin"/>
      </w:r>
      <w:r w:rsidR="00751EF2">
        <w:rPr>
          <w:rFonts w:ascii="Times New Roman" w:hAnsi="Times New Roman" w:cs="Times New Roman"/>
        </w:rPr>
        <w:instrText xml:space="preserve"> ADDIN ZOTERO_ITEM CSL_CITATION {"citationID":"6Q8LpQL5","properties":{"formattedCitation":"{\\rtf (Edler {\\i{}et al.}, 2015; Taeger {\\i{}et al.}, 2015)}","plainCitation":"(Edler et al., 2015; Taeger et al., 2015)"},"citationItems":[{"id":1875,"uris":["http://zotero.org/users/4234815/items/PUTVYE3F"],"uri":["http://zotero.org/users/4234815/items/PUTVYE3F"],"itemData":{"id":1875,"type":"article-journal","title":"Growth responses to elevated temperature and reduced soil moisture during early establishment of three annual weeds in four soil types","container-title":"Journal of Plant Diseases and Protection","page":"39-48","volume":"122","issue":"1","source":"Web of Science","abstract":"We investigated the effects of simulated prospective increased temperatures and reduced soil moisture during the vegetation period on the early growth of three weed species that co-occur in spring crops and are currently spreading in Europe. Potted four-species crop-weed-communities of Abutilon theophrasti, Datura stramonium, Iva xanthiifolia, and maize were exposed to warming (ambient temperature + 2.5 degrees C, treatment \"warm\") and drought (soil water potential of -0.1 to -1.5 MPa, \"dry\") versus ambient temperature (treatment \"ambient\") and a soil water potential of -0.0036 MPa (\"moist\"), in four soil types (clay, loess, peat, sand based mixtures) in greenhouse settings. We determined the performance of the weeds in terms of total biomass accumulation as well as their morphological acclimation regarding root length, leaf size and root-to-shoot ratio at various combinations of the experimental factors. Warm-dry conditions had a significant negative effect on total weed biomass and also resulted in a higher proportion of maize in total aboveground biomass. In D. stramonium, aboveground vs. belowground allocation and leaf size responded more strongly to the experimental factors than in the other two species. Total biomass values of individual plants in warm-dry conditions on average were &gt; 50%, 40 to 55%, and &lt; 40% of those in ambient-moist conditions for A. theophrasti, I. xanthiifolia, and D. stramonium, respectively. Soil and its interaction with moisture and temperature additionally had a significant effect on various traits of the weed species which highlights the importance of considering this factor when investigating plant responses to altered climate conditions.","DOI":"10.1007/BF03356529","ISSN":"1861-3829","note":"WOS:000353862700005","journalAbbreviation":"J. Plant Dis. Prot.","language":"English","author":[{"family":"Edler","given":"Barbara"},{"family":"Buerger","given":"Jana"},{"family":"Breitsameter","given":"Laura"},{"family":"Steinmann","given":"Horst-Henning"},{"family":"Isselstein","given":"Johannes"}],"issued":{"date-parts":[["2015",2]]}}},{"id":1867,"uris":["http://zotero.org/users/4234815/items/JW7WZI56"],"uri":["http://zotero.org/users/4234815/items/JW7WZI56"],"itemData":{"id":1867,"type":"article-journal","title":"Effects of temperature and drought manipulations on seedlings of Scots pine provenances","container-title":"Plant Biology","page":"361-372","volume":"17","issue":"2","source":"Wiley Online Library","abstract":"Rising temperatures and more frequent and severe climatic extremes as a consequence of climate change are expected to affect growth and distribution of tree species that are adapted to current local conditions. Species distribution models predict a considerable loss of habitats for Pinus sylvestris. These models do not consider possible intraspecific differences in response to drought and warming that could buffer those impacts. We tested 10 European provenances of P. sylvestris, from the southwestern to the central European part of the species distribution, for their response to warming and to drought using a factorial design. In this common-garden experiment the air surrounding plants was heated directly to prevent excessive soil heating, and drought manipulation, using a rain-out shelter, permitted almost natural radiation, including high light stress. Plant responses were assessed as changes in phenology, growth increment and biomass allocation. Seedlings of P. sylvestris revealed a plastic response to drought by increased taproot length and root–shoot ratios. Strongest phenotypic plasticity of root growth was found for southwestern provenances, indicating a specific drought adaptation at the cost of overall low growth of aboveground structures even under non-drought conditions. Warming had a minor effect on growth but advanced phenological development and had a contrasting effect on bud biomass and diameter increment, depending on water availability. The intraspecific variation of P. sylvestris provenances could buffer climate change impacts, although additional factors such as the adaptation to other climatic extremes have to be considered before assisted migration could become a management option.","DOI":"10.1111/plb.12245","ISSN":"1438-8677","language":"en","author":[{"family":"Taeger","given":"S."},{"family":"Sparks","given":"T. H."},{"family":"Menzel","given":"A."}],"issued":{"date-parts":[["2015",3,1]]}}}],"schema":"https://github.com/citation-style-language/schema/raw/master/csl-citation.json"} </w:instrText>
      </w:r>
      <w:r w:rsidR="006D600B">
        <w:rPr>
          <w:rFonts w:ascii="Times New Roman" w:hAnsi="Times New Roman" w:cs="Times New Roman"/>
        </w:rPr>
        <w:fldChar w:fldCharType="separate"/>
      </w:r>
      <w:r w:rsidR="00751EF2" w:rsidRPr="00751EF2">
        <w:rPr>
          <w:rFonts w:ascii="Times New Roman" w:hAnsi="Times New Roman" w:cs="Times New Roman"/>
          <w:szCs w:val="24"/>
        </w:rPr>
        <w:t>(</w:t>
      </w:r>
      <w:r w:rsidR="00AF16B9">
        <w:rPr>
          <w:rFonts w:ascii="Times New Roman" w:hAnsi="Times New Roman" w:cs="Times New Roman"/>
          <w:szCs w:val="24"/>
        </w:rPr>
        <w:t xml:space="preserve">e.g., </w:t>
      </w:r>
      <w:r w:rsidR="00751EF2" w:rsidRPr="00751EF2">
        <w:rPr>
          <w:rFonts w:ascii="Times New Roman" w:hAnsi="Times New Roman" w:cs="Times New Roman"/>
          <w:szCs w:val="24"/>
        </w:rPr>
        <w:t xml:space="preserve">Edl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xml:space="preserve">, 2015; Taeger </w:t>
      </w:r>
      <w:r w:rsidR="00751EF2" w:rsidRPr="00751EF2">
        <w:rPr>
          <w:rFonts w:ascii="Times New Roman" w:hAnsi="Times New Roman" w:cs="Times New Roman"/>
          <w:i/>
          <w:iCs/>
          <w:szCs w:val="24"/>
        </w:rPr>
        <w:t>et al.</w:t>
      </w:r>
      <w:r w:rsidR="00751EF2" w:rsidRPr="00751EF2">
        <w:rPr>
          <w:rFonts w:ascii="Times New Roman" w:hAnsi="Times New Roman" w:cs="Times New Roman"/>
          <w:szCs w:val="24"/>
        </w:rPr>
        <w:t>, 2015)</w:t>
      </w:r>
      <w:r w:rsidR="006D600B">
        <w:rPr>
          <w:rFonts w:ascii="Times New Roman" w:hAnsi="Times New Roman" w:cs="Times New Roman"/>
        </w:rPr>
        <w:fldChar w:fldCharType="end"/>
      </w:r>
      <w:r w:rsidR="00751EF2">
        <w:rPr>
          <w:rFonts w:ascii="Times New Roman" w:hAnsi="Times New Roman" w:cs="Times New Roman"/>
        </w:rPr>
        <w:t xml:space="preserve">, although there are also exceptions </w:t>
      </w:r>
      <w:r w:rsidR="00751EF2">
        <w:rPr>
          <w:rFonts w:ascii="Times New Roman" w:hAnsi="Times New Roman" w:cs="Times New Roman"/>
        </w:rPr>
        <w:fldChar w:fldCharType="begin"/>
      </w:r>
      <w:r w:rsidR="00AF16B9">
        <w:rPr>
          <w:rFonts w:ascii="Times New Roman" w:hAnsi="Times New Roman" w:cs="Times New Roman"/>
        </w:rPr>
        <w:instrText xml:space="preserve"> ADDIN ZOTERO_ITEM CSL_CITATION {"citationID":"aF1mdjXE","properties":{"formattedCitation":"{\\rtf (Munir {\\i{}et al.}, 2015; Leon-Sanchez {\\i{}et al.}, 2016)}","plainCitation":"(Munir et al., 2015; Leon-Sanchez et al., 2016)"},"citationItems":[{"id":1876,"uris":["http://zotero.org/users/4234815/items/GCH6MVLI"],"uri":["http://zotero.org/users/4234815/items/GCH6MVLI"],"itemData":{"id":1876,"type":"article-journal","title":"Carbon dioxide flux and net primary production of a boreal treed bog: Responses to warming and water-table-lowering simulations of climate change","container-title":"Biogeosciences","page":"1091-1111","volume":"12","issue":"4","source":"Web of Science","abstract":"Midlatitude treed bogs represent significant carbon (C) stocks and are highly sensitive to global climate change. In a dry continental treed bog, we compared three sites: control, recent (1-3 years; experimental) and older drained (10-13 years), with water levels at 38, 74 and 120 cm below the surface, respectively. At each site we measured carbon dioxide (CO2) fluxes and estimated tree root respiration (R-r; across hummock-hollow microtopography of the forest floor) and net primary production (NPP) of trees during the growing seasons (May to October) of 2011-2013. The CO2-C balance was calculated by adding the net CO2 exchange of the forest floor (NEff-R-r)to the NPP of the trees. From cooler and wetter 2011 to the driest and the warmest 2013, the control site was a CO2-C sink of 92, 70 and 76 g m(-2), the experimental site was a CO2-C source of 14, 57 and 135 g m(-2), and the drained site was a progressively smaller source of 26, 23 and 13 g CO2-C m(-2). The short-term drainage at the experimental site resulted in small changes in vegetation coverage and large net CO2 emissions at the microforms. In contrast, the longer-term drainage and deeper water level at the drained site resulted in the replacement of mosses with vascular plants (shrubs) on the hummocks and lichen in the hollows leading to the highest CO2 uptake at the drained hummocks and significant losses in the hollows. The tree NPP (including above-and below-ground growth and litter fall) in 2011 and 2012 was significantly higher at the drained site (92 and 83 g C m(-2)) than at the experimental (58 and 55 g C m(-2)) and control (52 and 46 g C m(-2)) sites. We also quantified the impact of climatic warming at all water table treatments by equipping additional plots with open-top chambers (OTCs) that caused a passive warming on average of similar to 1 degrees C and differential air warming of similar to 6 degrees C at midday full sun over the study years. Warming significantly enhanced shrub growth and the CO2 sink function of the drained hummocks (exceeding the cumulative respiration losses in hollows induced by the lowered water level x warming). There was an interaction of water level with warming across hummocks that resulted in the largest net CO2 uptake at the warmed drained hummocks. Thus in 2013, the warming treatment enhanced the sink function of the control site by 13 g m(-2), reduced the source function of the experimental by 10 g m(-2) and significantly enhanced the sink function of the drained site by 73 g m(-2). Therefore, drying and warming in continental bogs is expected to initially accelerate CO2-C losses via ecosystem respiration, but persistent drought and warming is expected to restore the peatland's original CO2-C sink function as a result of the shifts in vegetation composition and productivity between the microforms and increased NPP of trees over time.","DOI":"10.5194/bg-12-1091-2015","ISSN":"1726-4170","note":"WOS:000349794900012","shortTitle":"Carbon dioxide flux and net primary production of a boreal treed bog","journalAbbreviation":"Biogeosciences","language":"English","author":[{"family":"Munir","given":"T. M."},{"family":"Perkins","given":"M."},{"family":"Kaing","given":"E."},{"family":"Strack","given":"M."}],"issued":{"date-parts":[["2015"]]}}},{"id":1874,"uris":["http://zotero.org/users/4234815/items/TQQCMDRP"],"uri":["http://zotero.org/users/4234815/items/TQQCMDRP"],"itemData":{"id":1874,"type":"article-journal","title":"Photosynthesis and growth reduction with warming are driven by nonstomatal limitations in a Mediterranean semi-arid shrub","container-title":"Ecology and Evolution","page":"2725-2738","volume":"6","issue":"9","source":"Web of Science","abstract":"Whereas warming enhances plant nutrient status and photosynthesis in most terrestrial ecosystems, dryland vegetation is vulnerable to the likely increases in evapotranspiration and reductions in soil moisture caused by elevated temperatures. Any warming-induced declines in plant primary production and cover in drylands would increase erosion, land degradation, and desertification. We conducted a four-year manipulative experiment in a semi-arid Mediterranean ecosystem to evaluate the impacts of a similar to 2 degrees C warming on the photosynthesis, transpiration, leaf nutrient status, chlorophyll content, isotopic composition, biomass growth, and postsummer survival of the native shrub Helianthemum squamatum. We predicted that warmed plants would show reduced photosynthetic activity and growth, primarily due to the greater stomatal limitation imposed by faster and more severe soil drying under warming. On average, warming reduced net photosynthetic rates by 36% across the study period. Despite this strong response, warming did not affect stomatal conductance and transpiration. The reduction of peak photosynthetic rates with warming was more pronounced in a drought year than in years with near-average rainfall (75% and 25-40% reductions relative to controls, respectively), with no indications of photosynthetic acclimation to warming through time. Warmed plants had lower leaf N and P contents, delta C-13, and sparser and smaller leaves than control plants. Warming reduced shoot dry mass production by 31%. However, warmed plants were able to cope with large reductions in net photosynthesis, leaf area, and shoot biomass production without changes in postsummer survival rates. Our findings highlight the key role of nonstomatal factors (biochemical and/or nutritional) in reducing net carbon assimilation rates and growth under warming, which has important implications for projections of plant carbon balance under the warmer and drier climatic scenario predicted for drylands worldwide. Projected climate warming over the coming decades could reduce net primary production by about one-third in semi-arid gypsum shrublands dominated by H. squamatum.","DOI":"10.1002/ece3.2074","ISSN":"2045-7758","note":"WOS:000376149400008","journalAbbreviation":"Ecol. Evol.","language":"English","author":[{"family":"Leon-Sanchez","given":"Lupe"},{"family":"Nicolas","given":"Emilio"},{"family":"Nortes","given":"Pedro A."},{"family":"Maestre","given":"Fernando T."},{"family":"Querejeta","given":"Jose I."}],"issued":{"date-parts":[["2016",5]]}}}],"schema":"https://github.com/citation-style-language/schema/raw/master/csl-citation.json"} </w:instrText>
      </w:r>
      <w:r w:rsidR="00751EF2">
        <w:rPr>
          <w:rFonts w:ascii="Times New Roman" w:hAnsi="Times New Roman" w:cs="Times New Roman"/>
        </w:rPr>
        <w:fldChar w:fldCharType="separate"/>
      </w:r>
      <w:r w:rsidR="00AF16B9" w:rsidRPr="00AF16B9">
        <w:rPr>
          <w:rFonts w:ascii="Times New Roman" w:hAnsi="Times New Roman" w:cs="Times New Roman"/>
          <w:szCs w:val="24"/>
        </w:rPr>
        <w:t xml:space="preserve">(Munir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xml:space="preserve">, 2015; Leon-Sanchez </w:t>
      </w:r>
      <w:r w:rsidR="00AF16B9" w:rsidRPr="00AF16B9">
        <w:rPr>
          <w:rFonts w:ascii="Times New Roman" w:hAnsi="Times New Roman" w:cs="Times New Roman"/>
          <w:i/>
          <w:iCs/>
          <w:szCs w:val="24"/>
        </w:rPr>
        <w:t>et al.</w:t>
      </w:r>
      <w:r w:rsidR="00AF16B9" w:rsidRPr="00AF16B9">
        <w:rPr>
          <w:rFonts w:ascii="Times New Roman" w:hAnsi="Times New Roman" w:cs="Times New Roman"/>
          <w:szCs w:val="24"/>
        </w:rPr>
        <w:t>, 2016)</w:t>
      </w:r>
      <w:r w:rsidR="00751EF2">
        <w:rPr>
          <w:rFonts w:ascii="Times New Roman" w:hAnsi="Times New Roman" w:cs="Times New Roman"/>
        </w:rPr>
        <w:fldChar w:fldCharType="end"/>
      </w:r>
      <w:r w:rsidR="006D600B">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D52565">
        <w:rPr>
          <w:rFonts w:ascii="Times New Roman" w:hAnsi="Times New Roman" w:cs="Times New Roman"/>
        </w:rPr>
        <w:fldChar w:fldCharType="begin"/>
      </w:r>
      <w:r w:rsidR="00D52565">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D52565">
        <w:rPr>
          <w:rFonts w:ascii="Times New Roman" w:hAnsi="Times New Roman" w:cs="Times New Roman"/>
        </w:rPr>
        <w:fldChar w:fldCharType="separate"/>
      </w:r>
      <w:r w:rsidR="00D52565" w:rsidRPr="00AF22CC">
        <w:rPr>
          <w:rFonts w:ascii="Times New Roman" w:hAnsi="Times New Roman" w:cs="Times New Roman"/>
          <w:szCs w:val="24"/>
        </w:rPr>
        <w:t xml:space="preserve">(Volder </w:t>
      </w:r>
      <w:r w:rsidR="00D52565" w:rsidRPr="00AF22CC">
        <w:rPr>
          <w:rFonts w:ascii="Times New Roman" w:hAnsi="Times New Roman" w:cs="Times New Roman"/>
          <w:i/>
          <w:iCs/>
          <w:szCs w:val="24"/>
        </w:rPr>
        <w:t>et al.</w:t>
      </w:r>
      <w:r w:rsidR="00D52565" w:rsidRPr="00AF22CC">
        <w:rPr>
          <w:rFonts w:ascii="Times New Roman" w:hAnsi="Times New Roman" w:cs="Times New Roman"/>
          <w:szCs w:val="24"/>
        </w:rPr>
        <w:t>, 2013)</w:t>
      </w:r>
      <w:r w:rsidR="00D52565">
        <w:rPr>
          <w:rFonts w:ascii="Times New Roman" w:hAnsi="Times New Roman" w:cs="Times New Roman"/>
        </w:rPr>
        <w:fldChar w:fldCharType="end"/>
      </w:r>
      <w:r w:rsidR="00C557CE">
        <w:rPr>
          <w:rFonts w:ascii="Times New Roman" w:hAnsi="Times New Roman" w:cs="Times New Roman"/>
        </w:rPr>
        <w:t xml:space="preserve"> with a strongly interactive effect on </w:t>
      </w:r>
      <w:r w:rsidR="00D30653">
        <w:rPr>
          <w:rFonts w:ascii="Times New Roman" w:hAnsi="Times New Roman" w:cs="Times New Roman"/>
        </w:rPr>
        <w:t>t</w:t>
      </w:r>
      <w:r w:rsidRPr="009B00B8">
        <w:rPr>
          <w:rFonts w:ascii="Times New Roman" w:hAnsi="Times New Roman" w:cs="Times New Roman"/>
        </w:rPr>
        <w:t xml:space="preserve">he relative growth rate of </w:t>
      </w:r>
      <w:r w:rsidRPr="009B00B8">
        <w:rPr>
          <w:rFonts w:ascii="Times New Roman" w:hAnsi="Times New Roman" w:cs="Times New Roman"/>
          <w:i/>
        </w:rPr>
        <w:t>Quercus stellata</w:t>
      </w:r>
      <w:r w:rsidR="00C557CE">
        <w:rPr>
          <w:rFonts w:ascii="Times New Roman" w:hAnsi="Times New Roman" w:cs="Times New Roman"/>
        </w:rPr>
        <w:t xml:space="preserve"> monocultures. </w:t>
      </w:r>
      <w:r w:rsidRPr="009B00B8">
        <w:rPr>
          <w:rFonts w:ascii="Times New Roman" w:hAnsi="Times New Roman" w:cs="Times New Roman"/>
        </w:rPr>
        <w:t xml:space="preserve">Thus, </w:t>
      </w:r>
      <w:r w:rsidR="00D30653">
        <w:rPr>
          <w:rFonts w:ascii="Times New Roman" w:hAnsi="Times New Roman" w:cs="Times New Roman"/>
        </w:rPr>
        <w:t>it</w:t>
      </w:r>
      <w:r w:rsidR="007E244A">
        <w:rPr>
          <w:rFonts w:ascii="Times New Roman" w:hAnsi="Times New Roman" w:cs="Times New Roman"/>
        </w:rPr>
        <w:t xml:space="preserve"> is</w:t>
      </w:r>
      <w:r w:rsidR="00D30653">
        <w:rPr>
          <w:rFonts w:ascii="Times New Roman" w:hAnsi="Times New Roman" w:cs="Times New Roman"/>
        </w:rPr>
        <w:t xml:space="preserve"> challenging to generalize how</w:t>
      </w:r>
      <w:r w:rsidRPr="009B00B8">
        <w:rPr>
          <w:rFonts w:ascii="Times New Roman" w:hAnsi="Times New Roman" w:cs="Times New Roman"/>
        </w:rPr>
        <w:t xml:space="preserve"> the interactive effects of drought and warming </w:t>
      </w:r>
      <w:r w:rsidR="00D30653">
        <w:rPr>
          <w:rFonts w:ascii="Times New Roman" w:hAnsi="Times New Roman" w:cs="Times New Roman"/>
        </w:rPr>
        <w:t>affect</w:t>
      </w:r>
      <w:r w:rsidRPr="009B00B8">
        <w:rPr>
          <w:rFonts w:ascii="Times New Roman" w:hAnsi="Times New Roman" w:cs="Times New Roman"/>
        </w:rPr>
        <w:t xml:space="preserve"> tree physiology and growth</w:t>
      </w:r>
      <w:r w:rsidR="005B551F">
        <w:rPr>
          <w:rFonts w:ascii="Times New Roman" w:hAnsi="Times New Roman" w:cs="Times New Roman"/>
        </w:rPr>
        <w:t>.</w:t>
      </w:r>
    </w:p>
    <w:p w14:paraId="2E92D40F" w14:textId="364A702B"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C9473E">
        <w:rPr>
          <w:rFonts w:ascii="Times New Roman" w:hAnsi="Times New Roman" w:cs="Times New Roman"/>
        </w:rPr>
        <w:t>To advance our understanding of such issues</w:t>
      </w:r>
      <w:r w:rsidR="006E561C">
        <w:rPr>
          <w:rFonts w:ascii="Times New Roman" w:hAnsi="Times New Roman" w:cs="Times New Roman"/>
        </w:rPr>
        <w:t>, and in particular our knowledge gaps about interactions of temperature and water availability on dynamic allocation processes</w:t>
      </w:r>
      <w:r w:rsidR="005503C9">
        <w:rPr>
          <w:rFonts w:ascii="Times New Roman" w:hAnsi="Times New Roman" w:cs="Times New Roman"/>
        </w:rPr>
        <w:t>,</w:t>
      </w:r>
      <w:r w:rsidR="006E561C">
        <w:rPr>
          <w:rFonts w:ascii="Times New Roman" w:hAnsi="Times New Roman" w:cs="Times New Roman"/>
        </w:rPr>
        <w:t xml:space="preserve"> we studied carbon allocation in 8 to 9-meter tall Eucalypt trees growing in an experiment that manipulated both </w:t>
      </w:r>
      <w:r w:rsidR="005503C9">
        <w:rPr>
          <w:rFonts w:ascii="Times New Roman" w:hAnsi="Times New Roman" w:cs="Times New Roman"/>
        </w:rPr>
        <w:t>temperature</w:t>
      </w:r>
      <w:r w:rsidR="006E561C">
        <w:rPr>
          <w:rFonts w:ascii="Times New Roman" w:hAnsi="Times New Roman" w:cs="Times New Roman"/>
        </w:rPr>
        <w:t xml:space="preserve"> and moisture supply. </w:t>
      </w:r>
      <w:r w:rsidR="00374242" w:rsidRPr="009B00B8">
        <w:rPr>
          <w:rFonts w:ascii="Times New Roman" w:hAnsi="Times New Roman" w:cs="Times New Roman"/>
        </w:rPr>
        <w:t xml:space="preserve">We </w:t>
      </w:r>
      <w:r w:rsidR="00C443D6">
        <w:rPr>
          <w:rFonts w:ascii="Times New Roman" w:hAnsi="Times New Roman" w:cs="Times New Roman"/>
        </w:rPr>
        <w:t>used whole-tree chambers</w:t>
      </w:r>
      <w:r w:rsidR="00C443D6" w:rsidRPr="009B00B8">
        <w:rPr>
          <w:rFonts w:ascii="Times New Roman" w:hAnsi="Times New Roman" w:cs="Times New Roman"/>
        </w:rPr>
        <w:t xml:space="preserve"> </w:t>
      </w:r>
      <w:r w:rsidR="00C443D6">
        <w:rPr>
          <w:rFonts w:ascii="Times New Roman" w:hAnsi="Times New Roman" w:cs="Times New Roman"/>
        </w:rPr>
        <w:t xml:space="preserve">in the field in </w:t>
      </w:r>
      <w:r w:rsidR="006264A8">
        <w:rPr>
          <w:rFonts w:ascii="Times New Roman" w:hAnsi="Times New Roman" w:cs="Times New Roman"/>
        </w:rPr>
        <w:t>southeastern</w:t>
      </w:r>
      <w:r w:rsidR="00C443D6">
        <w:rPr>
          <w:rFonts w:ascii="Times New Roman" w:hAnsi="Times New Roman" w:cs="Times New Roman"/>
        </w:rPr>
        <w:t xml:space="preserve"> Australia to </w:t>
      </w:r>
      <w:r w:rsidR="0099105A">
        <w:rPr>
          <w:rFonts w:ascii="Times New Roman" w:hAnsi="Times New Roman" w:cs="Times New Roman"/>
        </w:rPr>
        <w:t>grow</w:t>
      </w:r>
      <w:r w:rsidR="00374242" w:rsidRPr="009B00B8">
        <w:rPr>
          <w:rFonts w:ascii="Times New Roman" w:hAnsi="Times New Roman" w:cs="Times New Roman"/>
        </w:rPr>
        <w:t xml:space="preserve"> </w:t>
      </w:r>
      <w:r w:rsidR="00374242" w:rsidRPr="009B00B8">
        <w:rPr>
          <w:rFonts w:ascii="Times New Roman" w:hAnsi="Times New Roman" w:cs="Times New Roman"/>
          <w:i/>
        </w:rPr>
        <w:t>Eucalyptus tereticornis</w:t>
      </w:r>
      <w:r w:rsidR="0099105A">
        <w:rPr>
          <w:rFonts w:ascii="Times New Roman" w:hAnsi="Times New Roman" w:cs="Times New Roman"/>
        </w:rPr>
        <w:t xml:space="preserve"> trees under</w:t>
      </w:r>
      <w:r w:rsidR="00374242" w:rsidRPr="009B00B8">
        <w:rPr>
          <w:rFonts w:ascii="Times New Roman" w:hAnsi="Times New Roman" w:cs="Times New Roman"/>
        </w:rPr>
        <w:t xml:space="preserve"> experimental warming of +3 </w:t>
      </w:r>
      <w:r w:rsidR="00374242" w:rsidRPr="009B00B8">
        <w:rPr>
          <w:rFonts w:ascii="Times New Roman" w:hAnsi="Times New Roman" w:cs="Times New Roman"/>
          <w:vertAlign w:val="superscript"/>
        </w:rPr>
        <w:t>o</w:t>
      </w:r>
      <w:r w:rsidR="00374242" w:rsidRPr="009B00B8">
        <w:rPr>
          <w:rFonts w:ascii="Times New Roman" w:hAnsi="Times New Roman" w:cs="Times New Roman"/>
        </w:rPr>
        <w:t xml:space="preserve">C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t>
      </w:r>
      <w:r w:rsidR="00276682">
        <w:rPr>
          <w:rFonts w:ascii="Times New Roman" w:hAnsi="Times New Roman" w:cs="Times New Roman"/>
        </w:rPr>
        <w:t xml:space="preserve">Using the unique infrastructure of </w:t>
      </w:r>
      <w:r w:rsidR="00C443D6">
        <w:rPr>
          <w:rFonts w:ascii="Times New Roman" w:hAnsi="Times New Roman" w:cs="Times New Roman"/>
        </w:rPr>
        <w:t>the</w:t>
      </w:r>
      <w:r w:rsidR="005503C9">
        <w:rPr>
          <w:rFonts w:ascii="Times New Roman" w:hAnsi="Times New Roman" w:cs="Times New Roman"/>
        </w:rPr>
        <w:t>se</w:t>
      </w:r>
      <w:r w:rsidR="00C443D6">
        <w:rPr>
          <w:rFonts w:ascii="Times New Roman" w:hAnsi="Times New Roman" w:cs="Times New Roman"/>
        </w:rPr>
        <w:t xml:space="preserve"> </w:t>
      </w:r>
      <w:r w:rsidR="00276682">
        <w:rPr>
          <w:rFonts w:ascii="Times New Roman" w:hAnsi="Times New Roman" w:cs="Times New Roman"/>
        </w:rPr>
        <w:t>whole-tree chambers, w</w:t>
      </w:r>
      <w:r w:rsidR="00374242" w:rsidRPr="009B00B8">
        <w:rPr>
          <w:rFonts w:ascii="Times New Roman" w:hAnsi="Times New Roman" w:cs="Times New Roman"/>
        </w:rPr>
        <w:t>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w:t>
      </w:r>
      <w:r w:rsidR="005B551F">
        <w:rPr>
          <w:rFonts w:ascii="Times New Roman" w:hAnsi="Times New Roman" w:cs="Times New Roman"/>
        </w:rPr>
        <w:t xml:space="preserve"> (i.e., fortnightly)</w:t>
      </w:r>
      <w:r w:rsidR="00374242" w:rsidRPr="009B00B8">
        <w:rPr>
          <w:rFonts w:ascii="Times New Roman" w:hAnsi="Times New Roman" w:cs="Times New Roman"/>
        </w:rPr>
        <w:t>. From these</w:t>
      </w:r>
      <w:r w:rsidR="00CA1577">
        <w:rPr>
          <w:rFonts w:ascii="Times New Roman" w:hAnsi="Times New Roman" w:cs="Times New Roman"/>
        </w:rPr>
        <w:t xml:space="preserve"> intensive</w:t>
      </w:r>
      <w:r w:rsidR="00374242" w:rsidRPr="009B00B8">
        <w:rPr>
          <w:rFonts w:ascii="Times New Roman" w:hAnsi="Times New Roman" w:cs="Times New Roman"/>
        </w:rPr>
        <w:t xml:space="preserve"> measurements</w:t>
      </w:r>
      <w:r w:rsidR="0099105A">
        <w:rPr>
          <w:rFonts w:ascii="Times New Roman" w:hAnsi="Times New Roman" w:cs="Times New Roman"/>
        </w:rPr>
        <w:t xml:space="preserve"> on individual trees</w:t>
      </w:r>
      <w:r w:rsidR="00374242" w:rsidRPr="009B00B8">
        <w:rPr>
          <w:rFonts w:ascii="Times New Roman" w:hAnsi="Times New Roman" w:cs="Times New Roman"/>
        </w:rPr>
        <w:t>, we derive</w:t>
      </w:r>
      <w:r w:rsidR="00AC6162">
        <w:rPr>
          <w:rFonts w:ascii="Times New Roman" w:hAnsi="Times New Roman" w:cs="Times New Roman"/>
        </w:rPr>
        <w:t>d</w:t>
      </w:r>
      <w:r w:rsidR="00374242" w:rsidRPr="009B00B8">
        <w:rPr>
          <w:rFonts w:ascii="Times New Roman" w:hAnsi="Times New Roman" w:cs="Times New Roman"/>
        </w:rPr>
        <w:t xml:space="preserve"> GPP, aboveground net primary production (NPP</w:t>
      </w:r>
      <w:r w:rsidR="00374242" w:rsidRPr="009B00B8">
        <w:rPr>
          <w:rFonts w:ascii="Times New Roman" w:hAnsi="Times New Roman" w:cs="Times New Roman"/>
          <w:vertAlign w:val="subscript"/>
        </w:rPr>
        <w:t>a</w:t>
      </w:r>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276682">
        <w:rPr>
          <w:rFonts w:ascii="Times New Roman" w:hAnsi="Times New Roman" w:cs="Times New Roman"/>
        </w:rPr>
        <w:t xml:space="preserve">use these data to test the </w:t>
      </w:r>
      <w:r w:rsidR="008C2121">
        <w:rPr>
          <w:rFonts w:ascii="Times New Roman" w:hAnsi="Times New Roman" w:cs="Times New Roman"/>
        </w:rPr>
        <w:t>predict</w:t>
      </w:r>
      <w:r w:rsidR="00276682">
        <w:rPr>
          <w:rFonts w:ascii="Times New Roman" w:hAnsi="Times New Roman" w:cs="Times New Roman"/>
        </w:rPr>
        <w:t>ions</w:t>
      </w:r>
      <w:r w:rsidR="008C2121">
        <w:rPr>
          <w:rFonts w:ascii="Times New Roman" w:hAnsi="Times New Roman" w:cs="Times New Roman"/>
        </w:rPr>
        <w:t xml:space="preserve"> that warming decreases C partitioning belowground, while drought</w:t>
      </w:r>
      <w:r w:rsidR="00276682">
        <w:rPr>
          <w:rFonts w:ascii="Times New Roman" w:hAnsi="Times New Roman" w:cs="Times New Roman"/>
        </w:rPr>
        <w:t xml:space="preserve"> </w:t>
      </w:r>
      <w:r w:rsidR="008C2121">
        <w:rPr>
          <w:rFonts w:ascii="Times New Roman" w:hAnsi="Times New Roman" w:cs="Times New Roman"/>
        </w:rPr>
        <w:t>increase</w:t>
      </w:r>
      <w:r w:rsidR="00276682">
        <w:rPr>
          <w:rFonts w:ascii="Times New Roman" w:hAnsi="Times New Roman" w:cs="Times New Roman"/>
        </w:rPr>
        <w:t>s</w:t>
      </w:r>
      <w:r w:rsidR="008C2121">
        <w:rPr>
          <w:rFonts w:ascii="Times New Roman" w:hAnsi="Times New Roman" w:cs="Times New Roman"/>
        </w:rPr>
        <w:t xml:space="preserv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0FEB8B5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w:t>
      </w:r>
      <w:r w:rsidR="00897067" w:rsidRPr="009B00B8">
        <w:rPr>
          <w:rFonts w:ascii="Times New Roman" w:hAnsi="Times New Roman" w:cs="Times New Roman"/>
        </w:rPr>
        <w:t>(3.25 m in diameter, 9 m in height, volume of ~53 m</w:t>
      </w:r>
      <w:r w:rsidR="00897067" w:rsidRPr="009B00B8">
        <w:rPr>
          <w:rFonts w:ascii="Times New Roman" w:hAnsi="Times New Roman" w:cs="Times New Roman"/>
          <w:vertAlign w:val="superscript"/>
        </w:rPr>
        <w:t>3</w:t>
      </w:r>
      <w:r w:rsidR="00897067" w:rsidRPr="009B00B8">
        <w:rPr>
          <w:rFonts w:ascii="Times New Roman" w:hAnsi="Times New Roman" w:cs="Times New Roman"/>
        </w:rPr>
        <w:t>)</w:t>
      </w:r>
      <w:r w:rsidR="00897067">
        <w:rPr>
          <w:rFonts w:ascii="Times New Roman" w:hAnsi="Times New Roman" w:cs="Times New Roman"/>
        </w:rPr>
        <w:t xml:space="preserve"> </w:t>
      </w:r>
      <w:r w:rsidRPr="009B00B8">
        <w:rPr>
          <w:rFonts w:ascii="Times New Roman" w:hAnsi="Times New Roman" w:cs="Times New Roman"/>
        </w:rPr>
        <w:t>that enclosed a single tree rooted in soil.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T</w:t>
      </w:r>
      <w:r w:rsidRPr="009B00B8">
        <w:rPr>
          <w:rFonts w:ascii="Times New Roman" w:hAnsi="Times New Roman" w:cs="Times New Roman"/>
          <w:vertAlign w:val="subscript"/>
        </w:rPr>
        <w:t>air</w:t>
      </w:r>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007E244A">
        <w:rPr>
          <w:rFonts w:ascii="Times New Roman" w:hAnsi="Times New Roman" w:cs="Times New Roman"/>
        </w:rPr>
        <w:t xml:space="preserve">O between </w:t>
      </w:r>
      <w:r w:rsidRPr="009B00B8">
        <w:rPr>
          <w:rFonts w:ascii="Times New Roman" w:hAnsi="Times New Roman" w:cs="Times New Roman"/>
        </w:rPr>
        <w:t xml:space="preserve">entire </w:t>
      </w:r>
      <w:r w:rsidR="009C5D79">
        <w:rPr>
          <w:rFonts w:ascii="Times New Roman" w:hAnsi="Times New Roman" w:cs="Times New Roman"/>
        </w:rPr>
        <w:t>tree crown</w:t>
      </w:r>
      <w:r w:rsidR="007E244A">
        <w:rPr>
          <w:rFonts w:ascii="Times New Roman" w:hAnsi="Times New Roman" w:cs="Times New Roman"/>
        </w:rPr>
        <w:t xml:space="preserve">s </w:t>
      </w:r>
      <w:r w:rsidRPr="009B00B8">
        <w:rPr>
          <w:rFonts w:ascii="Times New Roman" w:hAnsi="Times New Roman" w:cs="Times New Roman"/>
        </w:rPr>
        <w:t>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3DC4440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w:t>
      </w:r>
      <w:r w:rsidR="00CD37C9" w:rsidRPr="009B00B8">
        <w:rPr>
          <w:rFonts w:ascii="Times New Roman" w:hAnsi="Times New Roman" w:cs="Times New Roman"/>
        </w:rPr>
        <w:t>heavy-duty</w:t>
      </w:r>
      <w:r w:rsidRPr="009B00B8">
        <w:rPr>
          <w:rFonts w:ascii="Times New Roman" w:hAnsi="Times New Roman" w:cs="Times New Roman"/>
        </w:rPr>
        <w:t xml:space="preserve"> polyethylene (</w:t>
      </w:r>
      <w:r w:rsidR="00D30653">
        <w:rPr>
          <w:rFonts w:ascii="Times New Roman" w:hAnsi="Times New Roman" w:cs="Times New Roman"/>
        </w:rPr>
        <w:t>0.3 mm</w:t>
      </w:r>
      <w:r w:rsidRPr="009B00B8">
        <w:rPr>
          <w:rFonts w:ascii="Times New Roman" w:hAnsi="Times New Roman" w:cs="Times New Roman"/>
        </w:rPr>
        <w:t xml:space="preserve">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w:t>
      </w:r>
      <w:r w:rsidR="00CD37C9">
        <w:rPr>
          <w:rFonts w:ascii="Times New Roman" w:hAnsi="Times New Roman" w:cs="Times New Roman"/>
        </w:rPr>
        <w:t>,</w:t>
      </w:r>
      <w:r w:rsidRPr="009B00B8">
        <w:rPr>
          <w:rFonts w:ascii="Times New Roman" w:hAnsi="Times New Roman" w:cs="Times New Roman"/>
        </w:rPr>
        <w:t xml:space="preserve"> the rooting volume of each tree was isolated from surrounding trees. Note however, that some </w:t>
      </w:r>
      <w:r w:rsidR="00DA7276">
        <w:rPr>
          <w:rFonts w:ascii="Times New Roman" w:hAnsi="Times New Roman" w:cs="Times New Roman"/>
        </w:rPr>
        <w:t xml:space="preserve">trees extended roots through </w:t>
      </w:r>
      <w:r w:rsidR="005E3E41">
        <w:rPr>
          <w:rFonts w:ascii="Times New Roman" w:hAnsi="Times New Roman" w:cs="Times New Roman"/>
        </w:rPr>
        <w:t>this</w:t>
      </w:r>
      <w:r w:rsidRPr="009B00B8">
        <w:rPr>
          <w:rFonts w:ascii="Times New Roman" w:hAnsi="Times New Roman" w:cs="Times New Roman"/>
        </w:rPr>
        <w:t xml:space="preserve"> layer and acquired deep soil water 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6DF4CC3A" w14:textId="074D798C" w:rsidR="00223EDF"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Eucalyptus tereticornis</w:t>
      </w:r>
      <w:r w:rsidRPr="009B00B8">
        <w:rPr>
          <w:rFonts w:ascii="Times New Roman" w:hAnsi="Times New Roman" w:cs="Times New Roman"/>
        </w:rPr>
        <w:t xml:space="preserve"> Sm. were established in 25 L pots inside the WTCs using the same </w:t>
      </w:r>
      <w:r w:rsidR="00D30653">
        <w:rPr>
          <w:rFonts w:ascii="Times New Roman" w:hAnsi="Times New Roman" w:cs="Times New Roman"/>
        </w:rPr>
        <w:t>soil</w:t>
      </w:r>
      <w:r w:rsidRPr="009B00B8">
        <w:rPr>
          <w:rFonts w:ascii="Times New Roman" w:hAnsi="Times New Roman" w:cs="Times New Roman"/>
        </w:rPr>
        <w:t xml:space="preserve">. </w:t>
      </w:r>
      <w:r w:rsidRPr="009B00B8">
        <w:rPr>
          <w:rFonts w:ascii="Times New Roman" w:hAnsi="Times New Roman" w:cs="Times New Roman"/>
          <w:i/>
        </w:rPr>
        <w:t>Eucalyptus</w:t>
      </w:r>
      <w:r w:rsidR="00D30653">
        <w:rPr>
          <w:rFonts w:ascii="Times New Roman" w:hAnsi="Times New Roman" w:cs="Times New Roman"/>
          <w:i/>
        </w:rPr>
        <w:t xml:space="preserve"> </w:t>
      </w:r>
      <w:r w:rsidRPr="009B00B8">
        <w:rPr>
          <w:rFonts w:ascii="Times New Roman" w:hAnsi="Times New Roman" w:cs="Times New Roman"/>
          <w:i/>
        </w:rPr>
        <w:t>tereticornis</w:t>
      </w:r>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w:t>
      </w:r>
      <w:r w:rsidR="00223EDF" w:rsidRPr="009B00B8">
        <w:rPr>
          <w:rFonts w:ascii="Times New Roman" w:hAnsi="Times New Roman" w:cs="Times New Roman"/>
        </w:rPr>
        <w:t>Trees assigned to the ambient and warmed temperature treatments had equivalent height and basal diameter when potted seedlings were placed into the WTCs in D</w:t>
      </w:r>
      <w:r w:rsidR="005E3E41">
        <w:rPr>
          <w:rFonts w:ascii="Times New Roman" w:hAnsi="Times New Roman" w:cs="Times New Roman"/>
        </w:rPr>
        <w:t>ecember 2012 (heights of 41.5 ±</w:t>
      </w:r>
      <w:r w:rsidR="00223EDF" w:rsidRPr="009B00B8">
        <w:rPr>
          <w:rFonts w:ascii="Times New Roman" w:hAnsi="Times New Roman" w:cs="Times New Roman"/>
        </w:rPr>
        <w:t xml:space="preserve"> </w:t>
      </w:r>
      <w:r w:rsidR="005E3E41">
        <w:rPr>
          <w:rFonts w:ascii="Times New Roman" w:hAnsi="Times New Roman" w:cs="Times New Roman"/>
        </w:rPr>
        <w:t>SE</w:t>
      </w:r>
      <w:r w:rsidR="00223EDF" w:rsidRPr="009B00B8">
        <w:rPr>
          <w:rFonts w:ascii="Times New Roman" w:hAnsi="Times New Roman" w:cs="Times New Roman"/>
        </w:rPr>
        <w:t xml:space="preserve"> of 0.8 and 40.2 </w:t>
      </w:r>
      <w:r w:rsidR="005E3E41">
        <w:rPr>
          <w:rFonts w:ascii="Times New Roman" w:hAnsi="Times New Roman" w:cs="Times New Roman"/>
        </w:rPr>
        <w:t>±</w:t>
      </w:r>
      <w:r w:rsidR="00223EDF" w:rsidRPr="009B00B8">
        <w:rPr>
          <w:rFonts w:ascii="Times New Roman" w:hAnsi="Times New Roman" w:cs="Times New Roman"/>
        </w:rPr>
        <w:t xml:space="preserve"> 1.8 cm; diameters of 2.4 </w:t>
      </w:r>
      <w:r w:rsidR="005E3E41">
        <w:rPr>
          <w:rFonts w:ascii="Times New Roman" w:hAnsi="Times New Roman" w:cs="Times New Roman"/>
        </w:rPr>
        <w:t>±</w:t>
      </w:r>
      <w:r w:rsidR="00223EDF" w:rsidRPr="009B00B8">
        <w:rPr>
          <w:rFonts w:ascii="Times New Roman" w:hAnsi="Times New Roman" w:cs="Times New Roman"/>
        </w:rPr>
        <w:t xml:space="preserve"> 0.1 and 2.5 </w:t>
      </w:r>
      <w:r w:rsidR="005E3E41">
        <w:rPr>
          <w:rFonts w:ascii="Times New Roman" w:hAnsi="Times New Roman" w:cs="Times New Roman"/>
        </w:rPr>
        <w:t>±</w:t>
      </w:r>
      <w:r w:rsidR="00223EDF" w:rsidRPr="009B00B8">
        <w:rPr>
          <w:rFonts w:ascii="Times New Roman" w:hAnsi="Times New Roman" w:cs="Times New Roman"/>
        </w:rPr>
        <w:t xml:space="preserve"> 0.1 mm in ambient and warmed treatment, respectively). </w:t>
      </w:r>
    </w:p>
    <w:p w14:paraId="240A48A7" w14:textId="46EF7580" w:rsidR="00563E99" w:rsidRPr="009B00B8" w:rsidRDefault="00374242" w:rsidP="00223EDF">
      <w:pPr>
        <w:spacing w:line="360" w:lineRule="auto"/>
        <w:ind w:firstLine="720"/>
        <w:rPr>
          <w:rFonts w:ascii="Times New Roman" w:hAnsi="Times New Roman" w:cs="Times New Roman"/>
        </w:rPr>
      </w:pPr>
      <w:r w:rsidRPr="009B00B8">
        <w:rPr>
          <w:rFonts w:ascii="Times New Roman" w:hAnsi="Times New Roman" w:cs="Times New Roman"/>
        </w:rPr>
        <w:t>Six chambers tracked ambient T</w:t>
      </w:r>
      <w:r w:rsidRPr="009B00B8">
        <w:rPr>
          <w:rFonts w:ascii="Times New Roman" w:hAnsi="Times New Roman" w:cs="Times New Roman"/>
          <w:vertAlign w:val="subscript"/>
        </w:rPr>
        <w:t>air</w:t>
      </w:r>
      <w:r w:rsidRPr="009B00B8">
        <w:rPr>
          <w:rFonts w:ascii="Times New Roman" w:hAnsi="Times New Roman" w:cs="Times New Roman"/>
        </w:rPr>
        <w:t xml:space="preserve"> and six chambers tracked ambient T</w:t>
      </w:r>
      <w:r w:rsidRPr="009B00B8">
        <w:rPr>
          <w:rFonts w:ascii="Times New Roman" w:hAnsi="Times New Roman" w:cs="Times New Roman"/>
          <w:vertAlign w:val="subscript"/>
        </w:rPr>
        <w:t>air</w:t>
      </w:r>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2016</w:t>
      </w:r>
      <w:r w:rsidR="00041A46">
        <w:rPr>
          <w:rFonts w:ascii="Times New Roman" w:hAnsi="Times New Roman" w:cs="Times New Roman"/>
        </w:rPr>
        <w:t>b</w:t>
      </w:r>
      <w:r w:rsidRPr="009B00B8">
        <w:rPr>
          <w:rFonts w:ascii="Times New Roman" w:hAnsi="Times New Roman" w:cs="Times New Roman"/>
        </w:rPr>
        <w:t xml:space="preserve"> and Aspinwall </w:t>
      </w:r>
      <w:r w:rsidRPr="009B00B8">
        <w:rPr>
          <w:rFonts w:ascii="Times New Roman" w:hAnsi="Times New Roman" w:cs="Times New Roman"/>
          <w:i/>
        </w:rPr>
        <w:t xml:space="preserve">et al. </w:t>
      </w:r>
      <w:r w:rsidRPr="009B00B8">
        <w:rPr>
          <w:rFonts w:ascii="Times New Roman" w:hAnsi="Times New Roman" w:cs="Times New Roman"/>
        </w:rPr>
        <w:t xml:space="preserve">2016 for details). </w:t>
      </w:r>
      <w:r w:rsidR="00D270DA">
        <w:rPr>
          <w:rFonts w:ascii="Times New Roman" w:hAnsi="Times New Roman" w:cs="Times New Roman"/>
        </w:rPr>
        <w:t>The average warming achieved was +2.</w:t>
      </w:r>
      <w:r w:rsidR="00A3659E">
        <w:rPr>
          <w:rFonts w:ascii="Times New Roman" w:hAnsi="Times New Roman" w:cs="Times New Roman"/>
        </w:rPr>
        <w:t>9</w:t>
      </w:r>
      <w:r w:rsidR="00D270DA">
        <w:rPr>
          <w:rFonts w:ascii="Times New Roman" w:hAnsi="Times New Roman" w:cs="Times New Roman"/>
        </w:rPr>
        <w:t xml:space="preserve"> °C (± sd of 0.</w:t>
      </w:r>
      <w:r w:rsidR="00A3659E">
        <w:rPr>
          <w:rFonts w:ascii="Times New Roman" w:hAnsi="Times New Roman" w:cs="Times New Roman"/>
        </w:rPr>
        <w:t>3</w:t>
      </w:r>
      <w:r w:rsidR="008A3E4B">
        <w:rPr>
          <w:rFonts w:ascii="Times New Roman" w:hAnsi="Times New Roman" w:cs="Times New Roman"/>
        </w:rPr>
        <w:t xml:space="preserve"> across 466 days</w:t>
      </w:r>
      <w:r w:rsidR="00D270DA">
        <w:rPr>
          <w:rFonts w:ascii="Times New Roman" w:hAnsi="Times New Roman" w:cs="Times New Roman"/>
        </w:rPr>
        <w:t>) for T</w:t>
      </w:r>
      <w:r w:rsidR="00D270DA">
        <w:rPr>
          <w:rFonts w:ascii="Times New Roman" w:hAnsi="Times New Roman" w:cs="Times New Roman"/>
          <w:vertAlign w:val="subscript"/>
        </w:rPr>
        <w:t>air</w:t>
      </w:r>
      <w:r w:rsidR="00D270DA">
        <w:rPr>
          <w:rFonts w:ascii="Times New Roman" w:hAnsi="Times New Roman" w:cs="Times New Roman"/>
        </w:rPr>
        <w:t>, +</w:t>
      </w:r>
      <w:r w:rsidR="00A3659E">
        <w:rPr>
          <w:rFonts w:ascii="Times New Roman" w:hAnsi="Times New Roman" w:cs="Times New Roman"/>
        </w:rPr>
        <w:t>2.2 °C (± sd of 0.4</w:t>
      </w:r>
      <w:r w:rsidR="00D270DA">
        <w:rPr>
          <w:rFonts w:ascii="Times New Roman" w:hAnsi="Times New Roman" w:cs="Times New Roman"/>
        </w:rPr>
        <w:t>) for soil temperature at 5-cm-depth, +</w:t>
      </w:r>
      <w:r w:rsidR="00A3659E">
        <w:rPr>
          <w:rFonts w:ascii="Times New Roman" w:hAnsi="Times New Roman" w:cs="Times New Roman"/>
        </w:rPr>
        <w:t>2</w:t>
      </w:r>
      <w:r w:rsidR="00D270DA">
        <w:rPr>
          <w:rFonts w:ascii="Times New Roman" w:hAnsi="Times New Roman" w:cs="Times New Roman"/>
        </w:rPr>
        <w:t>.</w:t>
      </w:r>
      <w:r w:rsidR="00A3659E">
        <w:rPr>
          <w:rFonts w:ascii="Times New Roman" w:hAnsi="Times New Roman" w:cs="Times New Roman"/>
        </w:rPr>
        <w:t>0</w:t>
      </w:r>
      <w:r w:rsidR="00D270DA">
        <w:rPr>
          <w:rFonts w:ascii="Times New Roman" w:hAnsi="Times New Roman" w:cs="Times New Roman"/>
        </w:rPr>
        <w:t xml:space="preserve"> °C (± sd of 0.</w:t>
      </w:r>
      <w:r w:rsidR="00A3659E">
        <w:rPr>
          <w:rFonts w:ascii="Times New Roman" w:hAnsi="Times New Roman" w:cs="Times New Roman"/>
        </w:rPr>
        <w:t>4</w:t>
      </w:r>
      <w:r w:rsidR="00D270DA">
        <w:rPr>
          <w:rFonts w:ascii="Times New Roman" w:hAnsi="Times New Roman" w:cs="Times New Roman"/>
        </w:rPr>
        <w:t>) for soil temperature at 20-cm-depth, and +1.</w:t>
      </w:r>
      <w:r w:rsidR="00A3659E">
        <w:rPr>
          <w:rFonts w:ascii="Times New Roman" w:hAnsi="Times New Roman" w:cs="Times New Roman"/>
        </w:rPr>
        <w:t>4</w:t>
      </w:r>
      <w:r w:rsidR="00D270DA">
        <w:rPr>
          <w:rFonts w:ascii="Times New Roman" w:hAnsi="Times New Roman" w:cs="Times New Roman"/>
        </w:rPr>
        <w:t xml:space="preserve"> °C (± sd of 0.</w:t>
      </w:r>
      <w:r w:rsidR="00A3659E">
        <w:rPr>
          <w:rFonts w:ascii="Times New Roman" w:hAnsi="Times New Roman" w:cs="Times New Roman"/>
        </w:rPr>
        <w:t>2</w:t>
      </w:r>
      <w:r w:rsidR="00D270DA">
        <w:rPr>
          <w:rFonts w:ascii="Times New Roman" w:hAnsi="Times New Roman" w:cs="Times New Roman"/>
        </w:rPr>
        <w:t xml:space="preserve">) for soil temperature at 50-cm-depth. </w:t>
      </w:r>
      <w:r w:rsidRPr="009B00B8">
        <w:rPr>
          <w:rFonts w:ascii="Times New Roman" w:hAnsi="Times New Roman" w:cs="Times New Roman"/>
        </w:rPr>
        <w:t>Trees were irrigated equally every 15 d with half the mean monthly rainfall. A water exclusion treatment was applied to half of the trees on 12 February 2014, resulting in a 2x2 factorial design between the experimental treatments of warming and drought (n = 3</w:t>
      </w:r>
      <w:r w:rsidR="00C54AAF">
        <w:rPr>
          <w:rFonts w:ascii="Times New Roman" w:hAnsi="Times New Roman" w:cs="Times New Roman"/>
        </w:rPr>
        <w:t>; abbreviated A-Wet, A-Dry, W-Wet, and W-Dry hereafter</w:t>
      </w:r>
      <w:r w:rsidRPr="009B00B8">
        <w:rPr>
          <w:rFonts w:ascii="Times New Roman" w:hAnsi="Times New Roman" w:cs="Times New Roman"/>
        </w:rPr>
        <w:t xml:space="preserve">). Trees assigned </w:t>
      </w:r>
      <w:r w:rsidRPr="009B00B8">
        <w:rPr>
          <w:rFonts w:ascii="Times New Roman" w:hAnsi="Times New Roman" w:cs="Times New Roman"/>
        </w:rPr>
        <w:lastRenderedPageBreak/>
        <w:t>to the drought treatment received no irrigation from 12 Feb</w:t>
      </w:r>
      <w:r w:rsidR="005503C9">
        <w:rPr>
          <w:rFonts w:ascii="Times New Roman" w:hAnsi="Times New Roman" w:cs="Times New Roman"/>
        </w:rPr>
        <w:t>ruary</w:t>
      </w:r>
      <w:r w:rsidRPr="009B00B8">
        <w:rPr>
          <w:rFonts w:ascii="Times New Roman" w:hAnsi="Times New Roman" w:cs="Times New Roman"/>
        </w:rPr>
        <w:t xml:space="preserve"> 2014 through 5 May 2014, representing an extreme summer drought of nearly three months. </w:t>
      </w:r>
    </w:p>
    <w:p w14:paraId="3991E478" w14:textId="7D1C6DEB" w:rsidR="00563E99" w:rsidRPr="009B00B8" w:rsidRDefault="00243EE9" w:rsidP="00DA7276">
      <w:pPr>
        <w:spacing w:before="120" w:line="360" w:lineRule="auto"/>
        <w:rPr>
          <w:rFonts w:ascii="Times New Roman" w:hAnsi="Times New Roman" w:cs="Times New Roman"/>
          <w:i/>
        </w:rPr>
      </w:pPr>
      <w:r>
        <w:rPr>
          <w:rFonts w:ascii="Times New Roman" w:hAnsi="Times New Roman" w:cs="Times New Roman"/>
          <w:i/>
        </w:rPr>
        <w:t>P</w:t>
      </w:r>
      <w:r w:rsidR="00374242" w:rsidRPr="009B00B8">
        <w:rPr>
          <w:rFonts w:ascii="Times New Roman" w:hAnsi="Times New Roman" w:cs="Times New Roman"/>
          <w:i/>
        </w:rPr>
        <w:t>lant water status</w:t>
      </w:r>
      <w:r>
        <w:rPr>
          <w:rFonts w:ascii="Times New Roman" w:hAnsi="Times New Roman" w:cs="Times New Roman"/>
          <w:i/>
        </w:rPr>
        <w:t xml:space="preserve"> and soil water content</w:t>
      </w:r>
    </w:p>
    <w:p w14:paraId="2CF6931B" w14:textId="3B43CB5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monthly prior to the drought and every one to two weeks during the drought treatment.</w:t>
      </w:r>
      <w:r w:rsidRPr="009B00B8">
        <w:rPr>
          <w:rFonts w:ascii="Times New Roman" w:hAnsi="Times New Roman" w:cs="Times New Roman"/>
        </w:rPr>
        <w:t xml:space="preserve"> </w:t>
      </w:r>
      <w:r w:rsidR="00276682">
        <w:rPr>
          <w:rFonts w:ascii="Times New Roman" w:hAnsi="Times New Roman" w:cs="Times New Roman"/>
        </w:rPr>
        <w:t>Three</w:t>
      </w:r>
      <w:r w:rsidR="00276682" w:rsidRPr="009B00B8">
        <w:rPr>
          <w:rFonts w:ascii="Times New Roman" w:hAnsi="Times New Roman" w:cs="Times New Roman"/>
        </w:rPr>
        <w:t xml:space="preserve"> </w:t>
      </w:r>
      <w:r w:rsidRPr="009B00B8">
        <w:rPr>
          <w:rFonts w:ascii="Times New Roman" w:hAnsi="Times New Roman" w:cs="Times New Roman"/>
        </w:rPr>
        <w:t>leaves were measured per tree on each date using a Scholander-type pressure chamber (1505D-EXP; PMS Instrument Company, OR, USA). Leaves were placed in sealed plastic bags humidified with damp paper towel, placed in a dark cool box, and measured within one hour of collection in a nearby laboratory.</w:t>
      </w:r>
    </w:p>
    <w:p w14:paraId="7570449B" w14:textId="26539964"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in each chamber (CS650 time-domain reflectometers; Campbell Scientific, Logan, UT, USA). Sensors were installed horizontally at three depths: in the surface soil (10-cm-depth), at 30-cm-depth, and just above the hard layer of cemented manganese (~100-cm-depth). </w:t>
      </w:r>
      <w:r w:rsidR="00B931B1">
        <w:rPr>
          <w:rFonts w:ascii="Times New Roman" w:hAnsi="Times New Roman" w:cs="Times New Roman"/>
        </w:rPr>
        <w:t>Soil temperature was measured with thermocouples at 5, 20, and 50-cm depth within the center of each chamber.</w:t>
      </w:r>
      <w:r w:rsidRPr="009B00B8">
        <w:rPr>
          <w:rFonts w:ascii="Times New Roman" w:hAnsi="Times New Roman" w:cs="Times New Roman"/>
        </w:rPr>
        <w:br/>
      </w:r>
      <w:r w:rsidRPr="009B00B8">
        <w:rPr>
          <w:rFonts w:ascii="Times New Roman" w:hAnsi="Times New Roman" w:cs="Times New Roman"/>
        </w:rPr>
        <w:tab/>
        <w:t>We utilized neutron-probe</w:t>
      </w:r>
      <w:r w:rsidR="00CA1577">
        <w:rPr>
          <w:rFonts w:ascii="Times New Roman" w:hAnsi="Times New Roman" w:cs="Times New Roman"/>
        </w:rPr>
        <w:t xml:space="preserve">s </w:t>
      </w:r>
      <w:r w:rsidRPr="009B00B8">
        <w:rPr>
          <w:rFonts w:ascii="Times New Roman" w:hAnsi="Times New Roman" w:cs="Times New Roman"/>
        </w:rPr>
        <w:t>to assess variation in soil volumetric water content throughout the soil profile</w:t>
      </w:r>
      <w:r w:rsidR="00CA1577">
        <w:rPr>
          <w:rFonts w:ascii="Times New Roman" w:hAnsi="Times New Roman" w:cs="Times New Roman"/>
        </w:rPr>
        <w:t xml:space="preserve">. </w:t>
      </w:r>
      <w:r w:rsidRPr="009B00B8">
        <w:rPr>
          <w:rFonts w:ascii="Times New Roman" w:hAnsi="Times New Roman" w:cs="Times New Roman"/>
        </w:rPr>
        <w:t>A single neutron probe</w:t>
      </w:r>
      <w:r w:rsidR="00223EDF">
        <w:rPr>
          <w:rFonts w:ascii="Times New Roman" w:hAnsi="Times New Roman" w:cs="Times New Roman"/>
        </w:rPr>
        <w:t xml:space="preserve"> per chamber</w:t>
      </w:r>
      <w:r w:rsidRPr="009B00B8">
        <w:rPr>
          <w:rFonts w:ascii="Times New Roman" w:hAnsi="Times New Roman" w:cs="Times New Roman"/>
        </w:rPr>
        <w:t xml:space="preserve"> (503DR, Hydroprobe, Instrotek,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524D5A6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w:t>
      </w:r>
      <w:r w:rsidR="00CA1577">
        <w:rPr>
          <w:rFonts w:ascii="Times New Roman" w:hAnsi="Times New Roman" w:cs="Times New Roman"/>
        </w:rPr>
        <w:t>crown of each</w:t>
      </w:r>
      <w:r w:rsidRPr="009B00B8">
        <w:rPr>
          <w:rFonts w:ascii="Times New Roman" w:hAnsi="Times New Roman" w:cs="Times New Roman"/>
        </w:rPr>
        <w:t xml:space="preserve"> tree</w:t>
      </w:r>
      <w:r w:rsidR="00CA1577">
        <w:rPr>
          <w:rFonts w:ascii="Times New Roman" w:hAnsi="Times New Roman" w:cs="Times New Roman"/>
        </w:rPr>
        <w:t xml:space="preserve"> </w:t>
      </w:r>
      <w:r w:rsidRPr="009B00B8">
        <w:rPr>
          <w:rFonts w:ascii="Times New Roman" w:hAnsi="Times New Roman" w:cs="Times New Roman"/>
        </w:rPr>
        <w:t xml:space="preserve">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482F108F"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w:t>
      </w:r>
      <w:r w:rsidR="00897067">
        <w:rPr>
          <w:rFonts w:ascii="Times New Roman" w:hAnsi="Times New Roman" w:cs="Times New Roman"/>
        </w:rPr>
        <w:t>n analytical</w:t>
      </w:r>
      <w:r w:rsidRPr="009B00B8">
        <w:rPr>
          <w:rFonts w:ascii="Times New Roman" w:hAnsi="Times New Roman" w:cs="Times New Roman"/>
        </w:rPr>
        <w:t xml:space="preserve">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w:t>
      </w:r>
      <w:r w:rsidR="00243EE9">
        <w:rPr>
          <w:rFonts w:ascii="Times New Roman" w:hAnsi="Times New Roman" w:cs="Times New Roman"/>
        </w:rPr>
        <w:t>b</w:t>
      </w:r>
      <w:r w:rsidRPr="009B00B8">
        <w:rPr>
          <w:rFonts w:ascii="Times New Roman" w:hAnsi="Times New Roman" w:cs="Times New Roman"/>
        </w:rPr>
        <w:t xml:space="preserve">) for a complete description. </w:t>
      </w:r>
      <w:r w:rsidR="00243EE9">
        <w:rPr>
          <w:rFonts w:ascii="Times New Roman" w:hAnsi="Times New Roman" w:cs="Times New Roman"/>
        </w:rPr>
        <w:t>We used</w:t>
      </w:r>
      <w:r w:rsidRPr="009B00B8">
        <w:rPr>
          <w:rFonts w:ascii="Times New Roman" w:hAnsi="Times New Roman" w:cs="Times New Roman"/>
        </w:rPr>
        <w:t xml:space="preserve">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T</w:t>
      </w:r>
      <w:r w:rsidRPr="009B00B8">
        <w:rPr>
          <w:rFonts w:ascii="Times New Roman" w:hAnsi="Times New Roman" w:cs="Times New Roman"/>
          <w:vertAlign w:val="subscript"/>
        </w:rPr>
        <w:t>air</w:t>
      </w:r>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T</w:t>
      </w:r>
      <w:r w:rsidRPr="009B00B8">
        <w:rPr>
          <w:rFonts w:ascii="Times New Roman" w:hAnsi="Times New Roman" w:cs="Times New Roman"/>
          <w:vertAlign w:val="subscript"/>
        </w:rPr>
        <w:t>air</w:t>
      </w:r>
      <w:r w:rsidRPr="009B00B8">
        <w:rPr>
          <w:rFonts w:ascii="Times New Roman" w:hAnsi="Times New Roman" w:cs="Times New Roman"/>
        </w:rPr>
        <w:t xml:space="preserve">. We assumed GPP </w:t>
      </w:r>
      <w:r w:rsidR="00243EE9">
        <w:rPr>
          <w:rFonts w:ascii="Times New Roman" w:hAnsi="Times New Roman" w:cs="Times New Roman"/>
        </w:rPr>
        <w:t>was</w:t>
      </w:r>
      <w:r w:rsidRPr="009B00B8">
        <w:rPr>
          <w:rFonts w:ascii="Times New Roman" w:hAnsi="Times New Roman" w:cs="Times New Roman"/>
        </w:rPr>
        <w:t xml:space="preserv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Note that the chamber airspaces were continuously well-mixed</w:t>
      </w:r>
      <w:r w:rsidR="00897067">
        <w:rPr>
          <w:rFonts w:ascii="Times New Roman" w:hAnsi="Times New Roman" w:cs="Times New Roman"/>
        </w:rPr>
        <w:t xml:space="preserve"> and R</w:t>
      </w:r>
      <w:r w:rsidR="00897067">
        <w:rPr>
          <w:rFonts w:ascii="Times New Roman" w:hAnsi="Times New Roman" w:cs="Times New Roman"/>
          <w:vertAlign w:val="subscript"/>
        </w:rPr>
        <w:t>a</w:t>
      </w:r>
      <w:r w:rsidR="00897067">
        <w:rPr>
          <w:rFonts w:ascii="Times New Roman" w:hAnsi="Times New Roman" w:cs="Times New Roman"/>
        </w:rPr>
        <w:t xml:space="preserve"> fluxes were directly </w:t>
      </w:r>
      <w:r w:rsidR="00897067">
        <w:rPr>
          <w:rFonts w:ascii="Times New Roman" w:hAnsi="Times New Roman" w:cs="Times New Roman"/>
        </w:rPr>
        <w:lastRenderedPageBreak/>
        <w:t>measured</w:t>
      </w:r>
      <w:r w:rsidRPr="009B00B8">
        <w:rPr>
          <w:rFonts w:ascii="Times New Roman" w:hAnsi="Times New Roman" w:cs="Times New Roman"/>
        </w:rPr>
        <w:t xml:space="preserve">, avoiding </w:t>
      </w:r>
      <w:r w:rsidR="00897067">
        <w:rPr>
          <w:rFonts w:ascii="Times New Roman" w:hAnsi="Times New Roman" w:cs="Times New Roman"/>
        </w:rPr>
        <w:t>some</w:t>
      </w:r>
      <w:r w:rsidRPr="009B00B8">
        <w:rPr>
          <w:rFonts w:ascii="Times New Roman" w:hAnsi="Times New Roman" w:cs="Times New Roman"/>
        </w:rPr>
        <w:t xml:space="preserve">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BF6605">
        <w:rPr>
          <w:rFonts w:ascii="Times New Roman" w:hAnsi="Times New Roman" w:cs="Times New Roman"/>
          <w:szCs w:val="24"/>
        </w:rPr>
        <w:t>ab</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726774B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w:t>
      </w:r>
      <w:r w:rsidR="00BF6605">
        <w:rPr>
          <w:rFonts w:ascii="Times New Roman" w:hAnsi="Times New Roman" w:cs="Times New Roman"/>
        </w:rPr>
        <w:t xml:space="preserve">dry </w:t>
      </w:r>
      <w:r w:rsidRPr="009B00B8">
        <w:rPr>
          <w:rFonts w:ascii="Times New Roman" w:hAnsi="Times New Roman" w:cs="Times New Roman"/>
        </w:rPr>
        <w:t xml:space="preserve">mass of all trees was measured destructively at the end of the experiment (26 May 2014). </w:t>
      </w:r>
      <w:r w:rsidR="00474CAD">
        <w:rPr>
          <w:rFonts w:ascii="Times New Roman" w:hAnsi="Times New Roman" w:cs="Times New Roman"/>
        </w:rPr>
        <w:t>Total t</w:t>
      </w:r>
      <w:r w:rsidRPr="009B00B8">
        <w:rPr>
          <w:rFonts w:ascii="Times New Roman" w:hAnsi="Times New Roman" w:cs="Times New Roman"/>
        </w:rPr>
        <w:t xml:space="preserve">ree </w:t>
      </w:r>
      <w:r w:rsidR="00474CAD">
        <w:rPr>
          <w:rFonts w:ascii="Times New Roman" w:hAnsi="Times New Roman" w:cs="Times New Roman"/>
        </w:rPr>
        <w:t xml:space="preserve">dry </w:t>
      </w:r>
      <w:r w:rsidRPr="009B00B8">
        <w:rPr>
          <w:rFonts w:ascii="Times New Roman" w:hAnsi="Times New Roman" w:cs="Times New Roman"/>
        </w:rPr>
        <w:t xml:space="preserve">mass was measured as the sum of five components: </w:t>
      </w:r>
      <w:r w:rsidR="00D30653">
        <w:rPr>
          <w:rFonts w:ascii="Times New Roman" w:hAnsi="Times New Roman" w:cs="Times New Roman"/>
        </w:rPr>
        <w:t xml:space="preserve">leaves, branches, </w:t>
      </w:r>
      <w:r w:rsidRPr="009B00B8">
        <w:rPr>
          <w:rFonts w:ascii="Times New Roman" w:hAnsi="Times New Roman" w:cs="Times New Roman"/>
        </w:rPr>
        <w:t>stem, coarse roots, and fine roots.</w:t>
      </w:r>
    </w:p>
    <w:p w14:paraId="02BF4F63" w14:textId="415D6646"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w:t>
      </w:r>
      <w:r w:rsidR="004A7BDD">
        <w:rPr>
          <w:rFonts w:ascii="Times New Roman" w:hAnsi="Times New Roman" w:cs="Times New Roman"/>
        </w:rPr>
        <w:t>al heights</w:t>
      </w:r>
      <w:r w:rsidRPr="009B00B8">
        <w:rPr>
          <w:rFonts w:ascii="Times New Roman" w:hAnsi="Times New Roman" w:cs="Times New Roman"/>
        </w:rPr>
        <w:t>. All branches were cut flush</w:t>
      </w:r>
      <w:r w:rsidR="00243EE9">
        <w:rPr>
          <w:rFonts w:ascii="Times New Roman" w:hAnsi="Times New Roman" w:cs="Times New Roman"/>
        </w:rPr>
        <w:t xml:space="preserve"> to the stem </w:t>
      </w:r>
      <w:r w:rsidRPr="009B00B8">
        <w:rPr>
          <w:rFonts w:ascii="Times New Roman" w:hAnsi="Times New Roman" w:cs="Times New Roman"/>
        </w:rPr>
        <w:t xml:space="preserve">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t>
      </w:r>
      <w:r w:rsidR="009526C3">
        <w:rPr>
          <w:rFonts w:ascii="Times New Roman" w:hAnsi="Times New Roman" w:cs="Times New Roman"/>
        </w:rPr>
        <w:t xml:space="preserve">per layer </w:t>
      </w:r>
      <w:r w:rsidRPr="009B00B8">
        <w:rPr>
          <w:rFonts w:ascii="Times New Roman" w:hAnsi="Times New Roman" w:cs="Times New Roman"/>
        </w:rPr>
        <w:t xml:space="preserve">was measured for total leaf area (LI-3100C leaf area meter, LiCor, Lincoln, NE, USA), dry mass, and specific leaf area (SLA). The stem was cut into three segments and 1-cm-thick </w:t>
      </w:r>
      <w:r w:rsidR="00E67F44">
        <w:rPr>
          <w:rFonts w:ascii="Times New Roman" w:hAnsi="Times New Roman" w:cs="Times New Roman"/>
        </w:rPr>
        <w:t>cross-sections (</w:t>
      </w:r>
      <w:r w:rsidRPr="009B00B8">
        <w:rPr>
          <w:rFonts w:ascii="Times New Roman" w:hAnsi="Times New Roman" w:cs="Times New Roman"/>
        </w:rPr>
        <w:t>cookies</w:t>
      </w:r>
      <w:r w:rsidR="00E67F44">
        <w:rPr>
          <w:rFonts w:ascii="Times New Roman" w:hAnsi="Times New Roman" w:cs="Times New Roman"/>
        </w:rPr>
        <w:t>)</w:t>
      </w:r>
      <w:r w:rsidRPr="009B00B8">
        <w:rPr>
          <w:rFonts w:ascii="Times New Roman" w:hAnsi="Times New Roman" w:cs="Times New Roman"/>
        </w:rPr>
        <w:t xml:space="preserve">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w:t>
      </w:r>
      <w:r w:rsidR="00243EE9">
        <w:rPr>
          <w:rFonts w:ascii="Times New Roman" w:hAnsi="Times New Roman" w:cs="Times New Roman"/>
        </w:rPr>
        <w:t xml:space="preserve"> as</w:t>
      </w:r>
      <w:r w:rsidRPr="009B00B8">
        <w:rPr>
          <w:rFonts w:ascii="Times New Roman" w:hAnsi="Times New Roman" w:cs="Times New Roman"/>
        </w:rPr>
        <w:t xml:space="preserve"> measured using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xml:space="preserve">. Wood and bark </w:t>
      </w:r>
      <w:r w:rsidR="00243EE9">
        <w:rPr>
          <w:rFonts w:ascii="Times New Roman" w:hAnsi="Times New Roman" w:cs="Times New Roman"/>
        </w:rPr>
        <w:t>densities were similar (</w:t>
      </w:r>
      <w:r w:rsidRPr="009B00B8">
        <w:rPr>
          <w:rFonts w:ascii="Times New Roman" w:hAnsi="Times New Roman" w:cs="Times New Roman"/>
        </w:rPr>
        <w:t>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log</w:t>
      </w:r>
      <w:r w:rsidRPr="009B00B8">
        <w:rPr>
          <w:rFonts w:ascii="Times New Roman" w:hAnsi="Times New Roman" w:cs="Times New Roman"/>
          <w:vertAlign w:val="subscript"/>
        </w:rPr>
        <w:t>10</w:t>
      </w:r>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w:t>
      </w:r>
      <w:r w:rsidR="004A7BDD">
        <w:rPr>
          <w:rFonts w:ascii="Times New Roman" w:hAnsi="Times New Roman" w:cs="Times New Roman"/>
        </w:rPr>
        <w:t>rectly after drying at 70 °C</w:t>
      </w:r>
      <w:r w:rsidR="00BF6605">
        <w:rPr>
          <w:rFonts w:ascii="Times New Roman" w:hAnsi="Times New Roman" w:cs="Times New Roman"/>
        </w:rPr>
        <w:t>; some samples required &gt;2 weeks of drying to reach a stable dry mass</w:t>
      </w:r>
      <w:r w:rsidR="009526C3">
        <w:rPr>
          <w:rFonts w:ascii="Times New Roman" w:hAnsi="Times New Roman" w:cs="Times New Roman"/>
        </w:rPr>
        <w:t>.</w:t>
      </w:r>
    </w:p>
    <w:p w14:paraId="00554DC1" w14:textId="2DCD6802" w:rsidR="00563E99" w:rsidRPr="00A92EFD" w:rsidRDefault="00E67F44">
      <w:pPr>
        <w:spacing w:line="360" w:lineRule="auto"/>
        <w:ind w:firstLine="720"/>
        <w:rPr>
          <w:rFonts w:ascii="Times New Roman" w:hAnsi="Times New Roman" w:cs="Times New Roman"/>
        </w:rPr>
      </w:pPr>
      <w:r>
        <w:rPr>
          <w:rFonts w:ascii="Times New Roman" w:hAnsi="Times New Roman" w:cs="Times New Roman"/>
        </w:rPr>
        <w:t xml:space="preserve">Fine roots were measured using </w:t>
      </w:r>
      <w:r w:rsidR="00374242" w:rsidRPr="009B00B8">
        <w:rPr>
          <w:rFonts w:ascii="Times New Roman" w:hAnsi="Times New Roman" w:cs="Times New Roman"/>
        </w:rPr>
        <w:t>soil cor</w:t>
      </w:r>
      <w:r>
        <w:rPr>
          <w:rFonts w:ascii="Times New Roman" w:hAnsi="Times New Roman" w:cs="Times New Roman"/>
        </w:rPr>
        <w:t>es</w:t>
      </w:r>
      <w:r w:rsidR="00374242" w:rsidRPr="009B00B8">
        <w:rPr>
          <w:rFonts w:ascii="Times New Roman" w:hAnsi="Times New Roman" w:cs="Times New Roman"/>
        </w:rPr>
        <w:t xml:space="preserve">. The soil surface area was divided into four equal quadrants and two 50-mm-diameter cores were taken within each quadrat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009526C3">
        <w:rPr>
          <w:rFonts w:ascii="Times New Roman" w:hAnsi="Times New Roman" w:cs="Times New Roman"/>
        </w:rPr>
        <w:t>Cores</w:t>
      </w:r>
      <w:r w:rsidR="00374242" w:rsidRPr="009B00B8">
        <w:rPr>
          <w:rFonts w:ascii="Times New Roman" w:hAnsi="Times New Roman" w:cs="Times New Roman"/>
        </w:rPr>
        <w:t xml:space="preserve"> were separated into two depths</w:t>
      </w:r>
      <w:r w:rsidR="009526C3">
        <w:rPr>
          <w:rFonts w:ascii="Times New Roman" w:hAnsi="Times New Roman" w:cs="Times New Roman"/>
        </w:rPr>
        <w:t>: (1)</w:t>
      </w:r>
      <w:r w:rsidR="00374242" w:rsidRPr="009B00B8">
        <w:rPr>
          <w:rFonts w:ascii="Times New Roman" w:hAnsi="Times New Roman" w:cs="Times New Roman"/>
        </w:rPr>
        <w:t xml:space="preserve"> 0-25 cm and </w:t>
      </w:r>
      <w:r w:rsidR="009526C3">
        <w:rPr>
          <w:rFonts w:ascii="Times New Roman" w:hAnsi="Times New Roman" w:cs="Times New Roman"/>
        </w:rPr>
        <w:t xml:space="preserve">(2) </w:t>
      </w:r>
      <w:r w:rsidR="00374242" w:rsidRPr="009B00B8">
        <w:rPr>
          <w:rFonts w:ascii="Times New Roman" w:hAnsi="Times New Roman" w:cs="Times New Roman"/>
        </w:rPr>
        <w:t>from 25</w:t>
      </w:r>
      <w:r w:rsidR="00373BB6">
        <w:rPr>
          <w:rFonts w:ascii="Times New Roman" w:hAnsi="Times New Roman" w:cs="Times New Roman"/>
        </w:rPr>
        <w:t xml:space="preserve"> </w:t>
      </w:r>
      <w:r w:rsidR="00374242" w:rsidRPr="009B00B8">
        <w:rPr>
          <w:rFonts w:ascii="Times New Roman" w:hAnsi="Times New Roman" w:cs="Times New Roman"/>
        </w:rPr>
        <w:t>cm</w:t>
      </w:r>
      <w:r w:rsidR="00373BB6">
        <w:rPr>
          <w:rFonts w:ascii="Times New Roman" w:hAnsi="Times New Roman" w:cs="Times New Roman"/>
        </w:rPr>
        <w:t xml:space="preserve"> to the hard layer, which </w:t>
      </w:r>
      <w:r w:rsidR="00374242" w:rsidRPr="009B00B8">
        <w:rPr>
          <w:rFonts w:ascii="Times New Roman" w:hAnsi="Times New Roman" w:cs="Times New Roman"/>
        </w:rPr>
        <w:t>varied from 70 to 100 cm depth. Samples within each quadrat and depth category were composited, resulting in eight samples per chamber. Fine roots were isolated by washing samples through 2-mm and then 1-mm brass sieves; fine roots were defined as all roots &lt; 2-mm-diameter. Fine root dry mass was measured after drying at 70 °C.</w:t>
      </w:r>
      <w:r w:rsidR="00BF6605">
        <w:rPr>
          <w:rFonts w:ascii="Times New Roman" w:hAnsi="Times New Roman" w:cs="Times New Roman"/>
        </w:rPr>
        <w:t xml:space="preserve"> Total fine root dry mass was calculated as the product of fine root density (g m</w:t>
      </w:r>
      <w:r w:rsidR="00BF6605">
        <w:rPr>
          <w:rFonts w:ascii="Times New Roman" w:hAnsi="Times New Roman" w:cs="Times New Roman"/>
          <w:vertAlign w:val="superscript"/>
        </w:rPr>
        <w:t>-3</w:t>
      </w:r>
      <w:r w:rsidR="00BF6605">
        <w:rPr>
          <w:rFonts w:ascii="Times New Roman" w:hAnsi="Times New Roman" w:cs="Times New Roman"/>
        </w:rPr>
        <w:t>)</w:t>
      </w:r>
      <w:r w:rsidR="00A92EFD">
        <w:rPr>
          <w:rFonts w:ascii="Times New Roman" w:hAnsi="Times New Roman" w:cs="Times New Roman"/>
        </w:rPr>
        <w:t xml:space="preserve"> and soil volume (m</w:t>
      </w:r>
      <w:r w:rsidR="00A92EFD">
        <w:rPr>
          <w:rFonts w:ascii="Times New Roman" w:hAnsi="Times New Roman" w:cs="Times New Roman"/>
          <w:vertAlign w:val="superscript"/>
        </w:rPr>
        <w:t>3</w:t>
      </w:r>
      <w:r w:rsidR="00A92EFD">
        <w:rPr>
          <w:rFonts w:ascii="Times New Roman" w:hAnsi="Times New Roman" w:cs="Times New Roman"/>
        </w:rPr>
        <w:t>) in each layer.</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7BFA7B4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 xml:space="preserve">Aboveground biomass was estimated every </w:t>
      </w:r>
      <w:r w:rsidR="005B551F">
        <w:rPr>
          <w:rFonts w:ascii="Times New Roman" w:hAnsi="Times New Roman" w:cs="Times New Roman"/>
        </w:rPr>
        <w:t>two weeks</w:t>
      </w:r>
      <w:r w:rsidRPr="009B00B8">
        <w:rPr>
          <w:rFonts w:ascii="Times New Roman" w:hAnsi="Times New Roman" w:cs="Times New Roman"/>
        </w:rPr>
        <w:t xml:space="preserve"> for each tree as the sum of </w:t>
      </w:r>
      <w:r w:rsidR="00D30653">
        <w:rPr>
          <w:rFonts w:ascii="Times New Roman" w:hAnsi="Times New Roman" w:cs="Times New Roman"/>
        </w:rPr>
        <w:t xml:space="preserve">leaf, branch, </w:t>
      </w:r>
      <w:r w:rsidRPr="009B00B8">
        <w:rPr>
          <w:rFonts w:ascii="Times New Roman" w:hAnsi="Times New Roman" w:cs="Times New Roman"/>
        </w:rPr>
        <w:t xml:space="preserve">wood, </w:t>
      </w:r>
      <w:r w:rsidR="00D30653">
        <w:rPr>
          <w:rFonts w:ascii="Times New Roman" w:hAnsi="Times New Roman" w:cs="Times New Roman"/>
        </w:rPr>
        <w:t>and bark</w:t>
      </w:r>
      <w:r w:rsidRPr="009B00B8">
        <w:rPr>
          <w:rFonts w:ascii="Times New Roman" w:hAnsi="Times New Roman" w:cs="Times New Roman"/>
        </w:rPr>
        <w:t xml:space="preserve"> mass;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was estimated as the fortnightly difference in aboveground biomass plus fortnightly litterfall, assuming a constant biomass C fraction of 0.5</w:t>
      </w:r>
      <w:r w:rsidR="00E67F44">
        <w:rPr>
          <w:rFonts w:ascii="Times New Roman" w:hAnsi="Times New Roman" w:cs="Times New Roman"/>
        </w:rPr>
        <w:t xml:space="preserve"> of dry mass</w:t>
      </w:r>
      <w:r w:rsidRPr="009B00B8">
        <w:rPr>
          <w:rFonts w:ascii="Times New Roman" w:hAnsi="Times New Roman" w:cs="Times New Roman"/>
        </w:rPr>
        <w:t>.</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Tree height and stem volume were measured fortnightly; stem diameter was measured at 30-cm-intervals along each tree stem from a basal height of 15-cm (prior to floor installation) or 65-cm (after 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1C9B0BB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An allometric relationship was developed to predict branch wood mass from branch diameter at the insertion point based on destructively sampled branches on 13 May 2014 and 22 May 2014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allometry </w:t>
      </w:r>
      <w:r w:rsidR="00A92EFD">
        <w:rPr>
          <w:rFonts w:ascii="Times New Roman" w:hAnsi="Times New Roman" w:cs="Times New Roman"/>
        </w:rPr>
        <w:t xml:space="preserve">did not differ between treatments (ANCOVA, </w:t>
      </w:r>
      <w:r w:rsidR="00A92EFD" w:rsidRPr="00A92EFD">
        <w:rPr>
          <w:rFonts w:ascii="Times New Roman" w:hAnsi="Times New Roman" w:cs="Times New Roman"/>
          <w:i/>
        </w:rPr>
        <w:t>P</w:t>
      </w:r>
      <w:r w:rsidR="00A92EFD">
        <w:rPr>
          <w:rFonts w:ascii="Times New Roman" w:hAnsi="Times New Roman" w:cs="Times New Roman"/>
          <w:i/>
        </w:rPr>
        <w:t xml:space="preserve"> </w:t>
      </w:r>
      <w:r w:rsidR="00A92EFD">
        <w:rPr>
          <w:rFonts w:ascii="Times New Roman" w:hAnsi="Times New Roman" w:cs="Times New Roman"/>
        </w:rPr>
        <w:t xml:space="preserve">&gt;0.1) and </w:t>
      </w:r>
      <w:r w:rsidRPr="009B00B8">
        <w:rPr>
          <w:rFonts w:ascii="Times New Roman" w:hAnsi="Times New Roman" w:cs="Times New Roman"/>
        </w:rPr>
        <w:t xml:space="preserve">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6B0C67F"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w:t>
      </w:r>
      <w:r w:rsidR="00243EE9">
        <w:rPr>
          <w:rFonts w:ascii="Times New Roman" w:hAnsi="Times New Roman" w:cs="Times New Roman"/>
        </w:rPr>
        <w:t>.</w:t>
      </w:r>
      <w:r w:rsidRPr="009B00B8">
        <w:rPr>
          <w:rFonts w:ascii="Times New Roman" w:hAnsi="Times New Roman" w:cs="Times New Roman"/>
        </w:rPr>
        <w:t xml:space="preserve">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Litterfall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4E1AE292"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w:t>
      </w:r>
      <w:r w:rsidR="005B551F">
        <w:rPr>
          <w:rFonts w:ascii="Times New Roman" w:hAnsi="Times New Roman" w:cs="Times New Roman"/>
        </w:rPr>
        <w:t>study</w:t>
      </w:r>
      <w:r w:rsidRPr="009B00B8">
        <w:rPr>
          <w:rFonts w:ascii="Times New Roman" w:hAnsi="Times New Roman" w:cs="Times New Roman"/>
        </w:rPr>
        <w:t xml:space="preserve"> was to calculate the partitioning of photosynthetically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We quantified GPP, NPP</w:t>
      </w:r>
      <w:r w:rsidRPr="009B00B8">
        <w:rPr>
          <w:rFonts w:ascii="Times New Roman" w:hAnsi="Times New Roman" w:cs="Times New Roman"/>
          <w:vertAlign w:val="subscript"/>
        </w:rPr>
        <w:t>a</w:t>
      </w:r>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NPP</w:t>
      </w:r>
      <w:r w:rsidRPr="009B00B8">
        <w:rPr>
          <w:rFonts w:ascii="Times New Roman" w:hAnsi="Times New Roman" w:cs="Times New Roman"/>
          <w:vertAlign w:val="subscript"/>
        </w:rPr>
        <w:t>a</w:t>
      </w:r>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3FD5740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 xml:space="preserve">Note that the residual term </w:t>
      </w:r>
      <w:r w:rsidR="009526C3">
        <w:rPr>
          <w:rFonts w:ascii="Times New Roman" w:hAnsi="Times New Roman" w:cs="Times New Roman"/>
        </w:rPr>
        <w:t>is a mass-balance calculation of</w:t>
      </w:r>
      <w:r w:rsidRPr="009B00B8">
        <w:rPr>
          <w:rFonts w:ascii="Times New Roman" w:hAnsi="Times New Roman" w:cs="Times New Roman"/>
        </w:rPr>
        <w:t xml:space="preserve"> all C put belowground to root production, respiration, and exudation, </w:t>
      </w:r>
      <w:r w:rsidR="009526C3">
        <w:rPr>
          <w:rFonts w:ascii="Times New Roman" w:hAnsi="Times New Roman" w:cs="Times New Roman"/>
        </w:rPr>
        <w:t xml:space="preserve">but </w:t>
      </w:r>
      <w:r w:rsidR="009C73CA">
        <w:rPr>
          <w:rFonts w:ascii="Times New Roman" w:hAnsi="Times New Roman" w:cs="Times New Roman"/>
        </w:rPr>
        <w:t>this term</w:t>
      </w:r>
      <w:r w:rsidR="009526C3">
        <w:rPr>
          <w:rFonts w:ascii="Times New Roman" w:hAnsi="Times New Roman" w:cs="Times New Roman"/>
        </w:rPr>
        <w:t xml:space="preserve"> is also affected by</w:t>
      </w:r>
      <w:r w:rsidRPr="009B00B8">
        <w:rPr>
          <w:rFonts w:ascii="Times New Roman" w:hAnsi="Times New Roman" w:cs="Times New Roman"/>
        </w:rPr>
        <w:t xml:space="preserve"> measurement error in GPP, NPP</w:t>
      </w:r>
      <w:r w:rsidRPr="009B00B8">
        <w:rPr>
          <w:rFonts w:ascii="Times New Roman" w:hAnsi="Times New Roman" w:cs="Times New Roman"/>
          <w:vertAlign w:val="subscript"/>
        </w:rPr>
        <w:t>a</w:t>
      </w:r>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We calculated the partitioning of GPP directly for each fortnightly interval as NPP</w:t>
      </w:r>
      <w:r w:rsidRPr="009B00B8">
        <w:rPr>
          <w:rFonts w:ascii="Times New Roman" w:hAnsi="Times New Roman" w:cs="Times New Roman"/>
          <w:vertAlign w:val="subscript"/>
        </w:rPr>
        <w:t>a</w:t>
      </w:r>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6E680371" w14:textId="0769B03A" w:rsidR="0031020E" w:rsidRDefault="00374242">
      <w:pPr>
        <w:spacing w:line="360" w:lineRule="auto"/>
        <w:rPr>
          <w:rFonts w:ascii="Times New Roman" w:hAnsi="Times New Roman" w:cs="Times New Roman"/>
        </w:rPr>
      </w:pPr>
      <w:r w:rsidRPr="009B00B8">
        <w:rPr>
          <w:rFonts w:ascii="Times New Roman" w:hAnsi="Times New Roman" w:cs="Times New Roman"/>
        </w:rPr>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075A04">
        <w:rPr>
          <w:rFonts w:ascii="Times New Roman" w:hAnsi="Times New Roman" w:cs="Times New Roman"/>
        </w:rPr>
        <w:instrText xml:space="preserve"> ADDIN ZOTERO_ITEM CSL_CITATION {"citationID":"RsKk5Hf1","properties":{"formattedCitation":"{\\rtf (McCree, 1970; Tjoelker {\\i{}et al.}, 1999; Amthor, 2000; Adu\\uc0\\u8208{}Bredu &amp; Hagihara, 2003)}","plainCitation":"(McCree, 1970; Tjoelker et al., 1999;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1893,"uris":["http://zotero.org/users/4234815/items/LDDM58QF"],"uri":["http://zotero.org/users/4234815/items/LDDM58QF"],"itemData":{"id":1893,"type":"article-journal","title":"Acclimation of respiration to temperature and CO2 in seedlings of boreal tree species in relation to plant size and relative growth rate","container-title":"Global Change Biology","page":"679-691","volume":"5","issue":"6","source":"Wiley Online Library","abstract":"The role of acclimation of dark respiration to temperature and CO2 concentration and its relationship to growth are critical in determining plant response to predicted global change. We explored temperature acclimation of respiration in seedlings of tree species of the North American boreal forest. Populus tremuloides, Betula papyrifera, Larix laricina, Pinus banksiana, and Picea mariana plants were grown from seed in controlled-environments at current and elevated concentrations of CO2 (370 and 580 μmol mol–1) in combination with three temperature treatments of 18/12, 24/18, and 30/24 °C (light/dark period). Specific respiration rates of roots and shoots acclimated to temperature, damping increases in rates across growth-temperature environments compared to short-term temperature responses. Compared at a standard temperature, root and shoot respiration rates were, on average, 40% lower in plants grown at the highest compared to lowest growth temperature. Broad-leaved species had a lower degree of temperature acclimation of respiration than did the conifers. Among species and treatment combinations, rates of respiration were linearly related to size and relative growth rate, and relationships were comparable among growth environments. Specific respiration rates and whole-plant respiratory CO2 efflux as a proportion of daily net CO2 uptake increased at higher growth temperatures, but were minimally affected by CO2 concentration. Whole-plant specific respiration rates were two to three times higher in broad-leaved than coniferous species. However, compared to faster-growing broad-leaved species, slower-growing conifers lost a larger proportion of net daily CO2 uptake as respiratory CO2 efflux, especially in roots. Interspecific variation in acclimation responses of dark respiration to temperature is more important than acclimation of respiration to CO2 enrichment in modifying tree seedling growth responses to projected increases in CO2 concentration and temperature.","DOI":"10.1046/j.1365-2486.1999.00257.x","ISSN":"1365-2486","language":"en","author":[{"family":"Tjoelker","given":"MarK G."},{"family":"Oleksyn","given":"Jacek"},{"family":"Reich","given":"Peter B."}],"issued":{"date-parts":[["1999",8,1]]}}},{"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075A04" w:rsidRPr="00075A04">
        <w:rPr>
          <w:rFonts w:ascii="Times New Roman" w:hAnsi="Times New Roman" w:cs="Times New Roman"/>
          <w:szCs w:val="24"/>
        </w:rPr>
        <w:t xml:space="preserve">(McCree, 1970; Tjoelker </w:t>
      </w:r>
      <w:r w:rsidR="00075A04" w:rsidRPr="00075A04">
        <w:rPr>
          <w:rFonts w:ascii="Times New Roman" w:hAnsi="Times New Roman" w:cs="Times New Roman"/>
          <w:i/>
          <w:iCs/>
          <w:szCs w:val="24"/>
        </w:rPr>
        <w:t>et al.</w:t>
      </w:r>
      <w:r w:rsidR="00075A04" w:rsidRPr="00075A04">
        <w:rPr>
          <w:rFonts w:ascii="Times New Roman" w:hAnsi="Times New Roman" w:cs="Times New Roman"/>
          <w:szCs w:val="24"/>
        </w:rPr>
        <w:t>, 1999; Amthor, 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and NPP</w:t>
      </w:r>
      <w:r w:rsidRPr="009B00B8">
        <w:rPr>
          <w:rFonts w:ascii="Times New Roman" w:hAnsi="Times New Roman" w:cs="Times New Roman"/>
          <w:vertAlign w:val="subscript"/>
        </w:rPr>
        <w:t>a</w:t>
      </w:r>
      <w:r w:rsidRPr="009B00B8">
        <w:rPr>
          <w:rFonts w:ascii="Times New Roman" w:hAnsi="Times New Roman" w:cs="Times New Roman"/>
        </w:rPr>
        <w:t xml:space="preserve"> described above. The slope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warming, we expect the warmed treatment to have a higher y-intercept than </w:t>
      </w:r>
      <w:r w:rsidR="00F661B4">
        <w:rPr>
          <w:rFonts w:ascii="Times New Roman" w:hAnsi="Times New Roman" w:cs="Times New Roman"/>
        </w:rPr>
        <w:t>the ambient treatment. I</w:t>
      </w:r>
      <w:r w:rsidRPr="009B00B8">
        <w:rPr>
          <w:rFonts w:ascii="Times New Roman" w:hAnsi="Times New Roman" w:cs="Times New Roman"/>
        </w:rPr>
        <w:t>f R</w:t>
      </w:r>
      <w:r w:rsidRPr="009B00B8">
        <w:rPr>
          <w:rFonts w:ascii="Times New Roman" w:hAnsi="Times New Roman" w:cs="Times New Roman"/>
          <w:vertAlign w:val="subscript"/>
        </w:rPr>
        <w:t>a</w:t>
      </w:r>
      <w:r w:rsidRPr="009B00B8">
        <w:rPr>
          <w:rFonts w:ascii="Times New Roman" w:hAnsi="Times New Roman" w:cs="Times New Roman"/>
        </w:rPr>
        <w:t xml:space="preserve"> acclimates homeostatically, we expect the ambient and warmed treatments to have equivalent intercepts.</w:t>
      </w:r>
      <w:r w:rsidR="0018556E">
        <w:rPr>
          <w:rFonts w:ascii="Times New Roman" w:hAnsi="Times New Roman" w:cs="Times New Roman"/>
        </w:rPr>
        <w:t xml:space="preserve"> We also directly estimated coefficients associated with growth and maintenance components of R</w:t>
      </w:r>
      <w:r w:rsidR="0018556E">
        <w:rPr>
          <w:rFonts w:ascii="Times New Roman" w:hAnsi="Times New Roman" w:cs="Times New Roman"/>
          <w:vertAlign w:val="subscript"/>
        </w:rPr>
        <w:t>a</w:t>
      </w:r>
      <w:r w:rsidR="0018556E">
        <w:rPr>
          <w:rFonts w:ascii="Times New Roman" w:hAnsi="Times New Roman" w:cs="Times New Roman"/>
        </w:rPr>
        <w:t xml:space="preserve"> </w:t>
      </w:r>
      <w:r w:rsidR="0018556E">
        <w:rPr>
          <w:rFonts w:ascii="Times New Roman" w:hAnsi="Times New Roman" w:cs="Times New Roman"/>
        </w:rPr>
        <w:fldChar w:fldCharType="begin"/>
      </w:r>
      <w:r w:rsidR="0018556E">
        <w:rPr>
          <w:rFonts w:ascii="Times New Roman" w:hAnsi="Times New Roman" w:cs="Times New Roman"/>
        </w:rPr>
        <w:instrText xml:space="preserve"> ADDIN ZOTERO_ITEM CSL_CITATION {"citationID":"a28klekiapk","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18556E">
        <w:rPr>
          <w:rFonts w:ascii="Times New Roman" w:hAnsi="Times New Roman" w:cs="Times New Roman"/>
        </w:rPr>
        <w:fldChar w:fldCharType="separate"/>
      </w:r>
      <w:r w:rsidR="0018556E" w:rsidRPr="0018556E">
        <w:rPr>
          <w:rFonts w:ascii="Times New Roman" w:hAnsi="Times New Roman" w:cs="Times New Roman"/>
        </w:rPr>
        <w:t>(Amthor, 2000)</w:t>
      </w:r>
      <w:r w:rsidR="0018556E">
        <w:rPr>
          <w:rFonts w:ascii="Times New Roman" w:hAnsi="Times New Roman" w:cs="Times New Roman"/>
        </w:rPr>
        <w:fldChar w:fldCharType="end"/>
      </w:r>
      <w:r w:rsidR="0018556E">
        <w:rPr>
          <w:rFonts w:ascii="Times New Roman" w:hAnsi="Times New Roman" w:cs="Times New Roman"/>
        </w:rPr>
        <w:t>;</w:t>
      </w:r>
    </w:p>
    <w:p w14:paraId="4506C995" w14:textId="22543082" w:rsidR="0031020E" w:rsidRPr="0031020E" w:rsidRDefault="005E5E2E" w:rsidP="0031020E">
      <w:pPr>
        <w:spacing w:line="360" w:lineRule="auto"/>
        <w:ind w:left="720" w:firstLine="72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r</m:t>
            </m:r>
          </m:sub>
        </m:sSub>
        <m:r>
          <w:rPr>
            <w:rFonts w:ascii="Cambria Math" w:hAnsi="Cambria Math" w:cs="Times New Roman"/>
          </w:rPr>
          <m:t>G+</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r</m:t>
            </m:r>
          </m:sub>
        </m:sSub>
        <m:r>
          <w:rPr>
            <w:rFonts w:ascii="Cambria Math" w:hAnsi="Cambria Math" w:cs="Times New Roman"/>
          </w:rPr>
          <m:t>W</m:t>
        </m:r>
      </m:oMath>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r>
      <w:r w:rsidR="0031020E">
        <w:rPr>
          <w:rFonts w:ascii="Times New Roman" w:hAnsi="Times New Roman" w:cs="Times New Roman"/>
        </w:rPr>
        <w:tab/>
        <w:t>(eq. 2)</w:t>
      </w:r>
    </w:p>
    <w:p w14:paraId="54FD4676" w14:textId="7BF086A5" w:rsidR="0031020E" w:rsidRPr="0031020E" w:rsidRDefault="0031020E" w:rsidP="00316973">
      <w:pPr>
        <w:spacing w:before="120" w:line="360" w:lineRule="auto"/>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rPr>
        <w:t>R</w:t>
      </w:r>
      <w:r>
        <w:rPr>
          <w:rFonts w:ascii="Times New Roman" w:hAnsi="Times New Roman" w:cs="Times New Roman"/>
          <w:i/>
          <w:vertAlign w:val="subscript"/>
        </w:rPr>
        <w:t>g</w:t>
      </w:r>
      <w:r>
        <w:rPr>
          <w:rFonts w:ascii="Times New Roman" w:hAnsi="Times New Roman" w:cs="Times New Roman"/>
        </w:rPr>
        <w:t xml:space="preserve"> is the growth respiration rate (gC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R</w:t>
      </w:r>
      <w:r>
        <w:rPr>
          <w:rFonts w:ascii="Times New Roman" w:hAnsi="Times New Roman" w:cs="Times New Roman"/>
          <w:vertAlign w:val="subscript"/>
        </w:rPr>
        <w:t>m</w:t>
      </w:r>
      <w:r>
        <w:rPr>
          <w:rFonts w:ascii="Times New Roman" w:hAnsi="Times New Roman" w:cs="Times New Roman"/>
        </w:rPr>
        <w:t xml:space="preserve"> is the </w:t>
      </w:r>
      <w:r w:rsidR="009322CF">
        <w:rPr>
          <w:rFonts w:ascii="Times New Roman" w:hAnsi="Times New Roman" w:cs="Times New Roman"/>
        </w:rPr>
        <w:t>maintenance</w:t>
      </w:r>
      <w:r>
        <w:rPr>
          <w:rFonts w:ascii="Times New Roman" w:hAnsi="Times New Roman" w:cs="Times New Roman"/>
        </w:rPr>
        <w:t xml:space="preserve"> respiration</w:t>
      </w:r>
      <w:r w:rsidR="00B15F46">
        <w:rPr>
          <w:rFonts w:ascii="Times New Roman" w:hAnsi="Times New Roman" w:cs="Times New Roman"/>
        </w:rPr>
        <w:t xml:space="preserve"> rate (gC </w:t>
      </w:r>
      <w:r>
        <w:rPr>
          <w:rFonts w:ascii="Times New Roman" w:hAnsi="Times New Roman" w:cs="Times New Roman"/>
        </w:rPr>
        <w:t>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G</w:t>
      </w:r>
      <w:r>
        <w:rPr>
          <w:rFonts w:ascii="Times New Roman" w:hAnsi="Times New Roman" w:cs="Times New Roman"/>
        </w:rPr>
        <w:t xml:space="preserve"> is biomass growth (gC d</w:t>
      </w:r>
      <w:r>
        <w:rPr>
          <w:rFonts w:ascii="Times New Roman" w:hAnsi="Times New Roman" w:cs="Times New Roman"/>
          <w:vertAlign w:val="superscript"/>
        </w:rPr>
        <w:t>-1</w:t>
      </w:r>
      <w:r>
        <w:rPr>
          <w:rFonts w:ascii="Times New Roman" w:hAnsi="Times New Roman" w:cs="Times New Roman"/>
        </w:rPr>
        <w:t xml:space="preserve">), </w:t>
      </w:r>
      <w:r>
        <w:rPr>
          <w:rFonts w:ascii="Times New Roman" w:hAnsi="Times New Roman" w:cs="Times New Roman"/>
          <w:i/>
        </w:rPr>
        <w:t>W</w:t>
      </w:r>
      <w:r>
        <w:rPr>
          <w:rFonts w:ascii="Times New Roman" w:hAnsi="Times New Roman" w:cs="Times New Roman"/>
        </w:rPr>
        <w:t xml:space="preserve"> is the standing biomass weight (gC), </w:t>
      </w:r>
      <w:r>
        <w:rPr>
          <w:rFonts w:ascii="Times New Roman" w:hAnsi="Times New Roman" w:cs="Times New Roman"/>
          <w:i/>
        </w:rPr>
        <w:t>g</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 xml:space="preserve">is the growth respiration coefficient (gC respired per gC growth), </w:t>
      </w:r>
      <w:r>
        <w:rPr>
          <w:rFonts w:ascii="Times New Roman" w:hAnsi="Times New Roman" w:cs="Times New Roman"/>
        </w:rPr>
        <w:t xml:space="preserve">and </w:t>
      </w:r>
      <w:r w:rsidRPr="0031020E">
        <w:rPr>
          <w:rFonts w:ascii="Times New Roman" w:hAnsi="Times New Roman" w:cs="Times New Roman"/>
          <w:i/>
        </w:rPr>
        <w:t>m</w:t>
      </w:r>
      <w:r>
        <w:rPr>
          <w:rFonts w:ascii="Times New Roman" w:hAnsi="Times New Roman" w:cs="Times New Roman"/>
          <w:vertAlign w:val="subscript"/>
        </w:rPr>
        <w:t>r</w:t>
      </w:r>
      <w:r>
        <w:rPr>
          <w:rFonts w:ascii="Times New Roman" w:hAnsi="Times New Roman" w:cs="Times New Roman"/>
        </w:rPr>
        <w:t xml:space="preserve"> </w:t>
      </w:r>
      <w:r w:rsidR="00E00B3B">
        <w:rPr>
          <w:rFonts w:ascii="Times New Roman" w:hAnsi="Times New Roman" w:cs="Times New Roman"/>
        </w:rPr>
        <w:t>is the maintenance respiration coefficient (gC respired per gC standing biomass d</w:t>
      </w:r>
      <w:r w:rsidR="00E00B3B">
        <w:rPr>
          <w:rFonts w:ascii="Times New Roman" w:hAnsi="Times New Roman" w:cs="Times New Roman"/>
          <w:vertAlign w:val="superscript"/>
        </w:rPr>
        <w:t>-1</w:t>
      </w:r>
      <w:r w:rsidR="00E00B3B">
        <w:rPr>
          <w:rFonts w:ascii="Times New Roman" w:hAnsi="Times New Roman" w:cs="Times New Roman"/>
        </w:rPr>
        <w:t>)</w:t>
      </w:r>
      <w:r>
        <w:rPr>
          <w:rFonts w:ascii="Times New Roman" w:hAnsi="Times New Roman" w:cs="Times New Roman"/>
        </w:rPr>
        <w:t xml:space="preserve">. </w:t>
      </w:r>
    </w:p>
    <w:p w14:paraId="0A8AB430" w14:textId="29C3BB82"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63F4023A"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lme’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v.3.2.2 (R Development Core Team, 2012; Pinheiro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 xml:space="preserve">normality and homoscedasticity; transformations </w:t>
      </w:r>
      <w:r w:rsidR="00F74C7D">
        <w:rPr>
          <w:rFonts w:ascii="Times New Roman" w:hAnsi="Times New Roman" w:cs="Times New Roman"/>
          <w:lang w:val="en-US"/>
        </w:rPr>
        <w:t xml:space="preserve">of variables </w:t>
      </w:r>
      <w:r w:rsidRPr="00316973">
        <w:rPr>
          <w:rFonts w:ascii="Times New Roman" w:hAnsi="Times New Roman" w:cs="Times New Roman"/>
          <w:lang w:val="en-US"/>
        </w:rPr>
        <w:t>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 xml:space="preserve">Datasets that </w:t>
      </w:r>
      <w:r w:rsidR="00F661B4">
        <w:rPr>
          <w:rFonts w:ascii="Times New Roman" w:hAnsi="Times New Roman" w:cs="Times New Roman"/>
        </w:rPr>
        <w:t>were not longitudinal in nature</w:t>
      </w:r>
      <w:r w:rsidR="00527DBF">
        <w:rPr>
          <w:rFonts w:ascii="Times New Roman" w:hAnsi="Times New Roman" w:cs="Times New Roman"/>
        </w:rPr>
        <w:t xml:space="preserve"> were analyzed as a simple 2x2 ANOVA using the ‘lm’ function in R.</w:t>
      </w:r>
      <w:r w:rsidR="00CA428E">
        <w:rPr>
          <w:rFonts w:ascii="Times New Roman" w:hAnsi="Times New Roman" w:cs="Times New Roman"/>
        </w:rPr>
        <w:t xml:space="preserve"> Equation 2 was fit to the fortnightly respiration, biomass, and growth dataset using the </w:t>
      </w:r>
      <w:r w:rsidR="00CA428E" w:rsidRPr="00316973">
        <w:rPr>
          <w:rFonts w:ascii="Times New Roman" w:hAnsi="Times New Roman" w:cs="Times New Roman"/>
          <w:lang w:val="en-US"/>
        </w:rPr>
        <w:t>‘NLME’ R package</w:t>
      </w:r>
      <w:r w:rsidR="00CA428E">
        <w:rPr>
          <w:rFonts w:ascii="Times New Roman" w:hAnsi="Times New Roman" w:cs="Times New Roman"/>
          <w:lang w:val="en-US"/>
        </w:rPr>
        <w:t xml:space="preserve"> with a random tree effect. </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15567C78" w14:textId="20DF4216" w:rsidR="00563E99" w:rsidRPr="009B00B8" w:rsidRDefault="00374242" w:rsidP="00223EDF">
      <w:pPr>
        <w:spacing w:line="360" w:lineRule="auto"/>
        <w:rPr>
          <w:rFonts w:ascii="Times New Roman" w:hAnsi="Times New Roman" w:cs="Times New Roman"/>
        </w:rPr>
      </w:pPr>
      <w:r w:rsidRPr="009B00B8">
        <w:rPr>
          <w:rFonts w:ascii="Times New Roman" w:hAnsi="Times New Roman" w:cs="Times New Roman"/>
        </w:rPr>
        <w:t>Experimental warming increased the rates of diameter and height growth (Fig. 1a</w:t>
      </w:r>
      <w:r w:rsidR="00A92EFD">
        <w:rPr>
          <w:rFonts w:ascii="Times New Roman" w:hAnsi="Times New Roman" w:cs="Times New Roman"/>
        </w:rPr>
        <w:t>,</w:t>
      </w:r>
      <w:r w:rsidRPr="009B00B8">
        <w:rPr>
          <w:rFonts w:ascii="Times New Roman" w:hAnsi="Times New Roman" w:cs="Times New Roman"/>
        </w:rPr>
        <w:t>b), p</w:t>
      </w:r>
      <w:r w:rsidR="00223EDF">
        <w:rPr>
          <w:rFonts w:ascii="Times New Roman" w:hAnsi="Times New Roman" w:cs="Times New Roman"/>
        </w:rPr>
        <w:t>articularly during the Austral w</w:t>
      </w:r>
      <w:r w:rsidRPr="009B00B8">
        <w:rPr>
          <w:rFonts w:ascii="Times New Roman" w:hAnsi="Times New Roman" w:cs="Times New Roman"/>
        </w:rPr>
        <w:t xml:space="preserve">inter and </w:t>
      </w:r>
      <w:r w:rsidR="00223EDF">
        <w:rPr>
          <w:rFonts w:ascii="Times New Roman" w:hAnsi="Times New Roman" w:cs="Times New Roman"/>
        </w:rPr>
        <w:t>s</w:t>
      </w:r>
      <w:r w:rsidRPr="009B00B8">
        <w:rPr>
          <w:rFonts w:ascii="Times New Roman" w:hAnsi="Times New Roman" w:cs="Times New Roman"/>
        </w:rPr>
        <w:t xml:space="preserve">pring. </w:t>
      </w:r>
      <w:r w:rsidR="004C6AA8">
        <w:rPr>
          <w:rFonts w:ascii="Times New Roman" w:hAnsi="Times New Roman" w:cs="Times New Roman"/>
        </w:rPr>
        <w:t>T</w:t>
      </w:r>
      <w:r w:rsidRPr="009B00B8">
        <w:rPr>
          <w:rFonts w:ascii="Times New Roman" w:hAnsi="Times New Roman" w:cs="Times New Roman"/>
        </w:rPr>
        <w:t>rees in the warmed treatment were larger than trees in the ambient treatment when the floo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F87F40">
        <w:rPr>
          <w:rFonts w:ascii="Times New Roman" w:hAnsi="Times New Roman" w:cs="Times New Roman"/>
        </w:rPr>
        <w:t>During</w:t>
      </w:r>
      <w:r w:rsidRPr="009B00B8">
        <w:rPr>
          <w:rFonts w:ascii="Times New Roman" w:hAnsi="Times New Roman" w:cs="Times New Roman"/>
        </w:rPr>
        <w:t xml:space="preserve"> the warm </w:t>
      </w:r>
      <w:r w:rsidR="00223EDF" w:rsidRPr="009B00B8">
        <w:rPr>
          <w:rFonts w:ascii="Times New Roman" w:hAnsi="Times New Roman" w:cs="Times New Roman"/>
        </w:rPr>
        <w:t>summer</w:t>
      </w:r>
      <w:r w:rsidRPr="009B00B8">
        <w:rPr>
          <w:rFonts w:ascii="Times New Roman" w:hAnsi="Times New Roman" w:cs="Times New Roman"/>
        </w:rPr>
        <w:t xml:space="preserve">, </w:t>
      </w:r>
      <w:r w:rsidR="00A92EFD">
        <w:rPr>
          <w:rFonts w:ascii="Times New Roman" w:hAnsi="Times New Roman" w:cs="Times New Roman"/>
        </w:rPr>
        <w:t xml:space="preserve">the diameter and height </w:t>
      </w:r>
      <w:r w:rsidRPr="009B00B8">
        <w:rPr>
          <w:rFonts w:ascii="Times New Roman" w:hAnsi="Times New Roman" w:cs="Times New Roman"/>
        </w:rPr>
        <w:t>of the ambient and wa</w:t>
      </w:r>
      <w:r w:rsidR="00A92EFD">
        <w:rPr>
          <w:rFonts w:ascii="Times New Roman" w:hAnsi="Times New Roman" w:cs="Times New Roman"/>
        </w:rPr>
        <w:t>rmed treatment trees converged</w:t>
      </w:r>
      <w:r w:rsidR="00F87F40">
        <w:rPr>
          <w:rFonts w:ascii="Times New Roman" w:hAnsi="Times New Roman" w:cs="Times New Roman"/>
        </w:rPr>
        <w:t xml:space="preserve"> (Fig. 1a</w:t>
      </w:r>
      <w:r w:rsidR="00A92EFD">
        <w:rPr>
          <w:rFonts w:ascii="Times New Roman" w:hAnsi="Times New Roman" w:cs="Times New Roman"/>
        </w:rPr>
        <w:t>,</w:t>
      </w:r>
      <w:r w:rsidR="00F87F40">
        <w:rPr>
          <w:rFonts w:ascii="Times New Roman" w:hAnsi="Times New Roman" w:cs="Times New Roman"/>
        </w:rPr>
        <w:t>b)</w:t>
      </w:r>
      <w:r w:rsidR="00A92EFD">
        <w:rPr>
          <w:rFonts w:ascii="Times New Roman" w:hAnsi="Times New Roman" w:cs="Times New Roman"/>
        </w:rPr>
        <w:t>, but total stem volume continued to be larger in the warmed treatment (Fig. 1d)</w:t>
      </w:r>
      <w:r w:rsidR="004C6AA8">
        <w:rPr>
          <w:rFonts w:ascii="Times New Roman" w:hAnsi="Times New Roman" w:cs="Times New Roman"/>
        </w:rPr>
        <w:t>.</w:t>
      </w:r>
      <w:r w:rsidR="00A92EFD">
        <w:rPr>
          <w:rFonts w:ascii="Times New Roman" w:hAnsi="Times New Roman" w:cs="Times New Roman"/>
        </w:rPr>
        <w:t xml:space="preserve"> This effect was driven by a difference in stem taper- the warmed trees had </w:t>
      </w:r>
      <w:r w:rsidR="00011FFC">
        <w:rPr>
          <w:rFonts w:ascii="Times New Roman" w:hAnsi="Times New Roman" w:cs="Times New Roman"/>
        </w:rPr>
        <w:t>wider stem</w:t>
      </w:r>
      <w:r w:rsidR="00A92EFD">
        <w:rPr>
          <w:rFonts w:ascii="Times New Roman" w:hAnsi="Times New Roman" w:cs="Times New Roman"/>
        </w:rPr>
        <w:t xml:space="preserve"> diameters throughout the </w:t>
      </w:r>
      <w:r w:rsidR="00011FFC">
        <w:rPr>
          <w:rFonts w:ascii="Times New Roman" w:hAnsi="Times New Roman" w:cs="Times New Roman"/>
        </w:rPr>
        <w:t>crown</w:t>
      </w:r>
      <w:r w:rsidR="00A92EFD">
        <w:rPr>
          <w:rFonts w:ascii="Times New Roman" w:hAnsi="Times New Roman" w:cs="Times New Roman"/>
        </w:rPr>
        <w:t xml:space="preserve"> than the ambient trees (</w:t>
      </w:r>
      <w:r w:rsidR="00A92EFD">
        <w:rPr>
          <w:rFonts w:ascii="Times New Roman" w:hAnsi="Times New Roman" w:cs="Times New Roman"/>
          <w:i/>
        </w:rPr>
        <w:t>not shown</w:t>
      </w:r>
      <w:r w:rsidR="00A92EFD">
        <w:rPr>
          <w:rFonts w:ascii="Times New Roman" w:hAnsi="Times New Roman" w:cs="Times New Roman"/>
        </w:rPr>
        <w:t>).</w:t>
      </w:r>
      <w:r w:rsidR="004C6AA8">
        <w:rPr>
          <w:rFonts w:ascii="Times New Roman" w:hAnsi="Times New Roman" w:cs="Times New Roman"/>
        </w:rPr>
        <w:t xml:space="preserve"> </w:t>
      </w:r>
      <w:r w:rsidRPr="009B00B8">
        <w:rPr>
          <w:rFonts w:ascii="Times New Roman" w:hAnsi="Times New Roman" w:cs="Times New Roman"/>
        </w:rPr>
        <w:t>The drought treatment reduced tree diameter but not height growth (Fig. 1a</w:t>
      </w:r>
      <w:r w:rsidR="00011FFC">
        <w:rPr>
          <w:rFonts w:ascii="Times New Roman" w:hAnsi="Times New Roman" w:cs="Times New Roman"/>
        </w:rPr>
        <w:t>,</w:t>
      </w:r>
      <w:r w:rsidRPr="009B00B8">
        <w:rPr>
          <w:rFonts w:ascii="Times New Roman" w:hAnsi="Times New Roman" w:cs="Times New Roman"/>
        </w:rPr>
        <w:t xml:space="preserve">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53685E11"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Experimental warming strongly increased the rate of tree C uptake via photosynthesi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w:t>
      </w:r>
      <w:r w:rsidR="00011FFC">
        <w:rPr>
          <w:rFonts w:ascii="Times New Roman" w:hAnsi="Times New Roman" w:cs="Times New Roman"/>
        </w:rPr>
        <w:t>,</w:t>
      </w:r>
      <w:r w:rsidRPr="009B00B8">
        <w:rPr>
          <w:rFonts w:ascii="Times New Roman" w:hAnsi="Times New Roman" w:cs="Times New Roman"/>
        </w:rPr>
        <w:t>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O loss converged between the ambient and warmed treatments during the summer (January; Fig. 2a</w:t>
      </w:r>
      <w:r w:rsidR="00011FFC">
        <w:rPr>
          <w:rFonts w:ascii="Times New Roman" w:hAnsi="Times New Roman" w:cs="Times New Roman"/>
        </w:rPr>
        <w:t>,</w:t>
      </w:r>
      <w:r w:rsidRPr="009B00B8">
        <w:rPr>
          <w:rFonts w:ascii="Times New Roman" w:hAnsi="Times New Roman" w:cs="Times New Roman"/>
        </w:rPr>
        <w:t>c), despite the fact that the warmed trees were larger</w:t>
      </w:r>
      <w:r w:rsidR="00F87F40">
        <w:rPr>
          <w:rFonts w:ascii="Times New Roman" w:hAnsi="Times New Roman" w:cs="Times New Roman"/>
        </w:rPr>
        <w:t xml:space="preserve"> and had more leaf area</w:t>
      </w:r>
      <w:r w:rsidRPr="009B00B8">
        <w:rPr>
          <w:rFonts w:ascii="Times New Roman" w:hAnsi="Times New Roman" w:cs="Times New Roman"/>
        </w:rPr>
        <w:t xml:space="preserve">. This </w:t>
      </w:r>
      <w:r w:rsidR="00011FFC">
        <w:rPr>
          <w:rFonts w:ascii="Times New Roman" w:hAnsi="Times New Roman" w:cs="Times New Roman"/>
        </w:rPr>
        <w:t>may have been influenced</w:t>
      </w:r>
      <w:r w:rsidRPr="009B00B8">
        <w:rPr>
          <w:rFonts w:ascii="Times New Roman" w:hAnsi="Times New Roman" w:cs="Times New Roman"/>
        </w:rPr>
        <w:t xml:space="preserve"> by warming-induced reductions in photosynthetic rates per unit l</w:t>
      </w:r>
      <w:r w:rsidR="00223EDF">
        <w:rPr>
          <w:rFonts w:ascii="Times New Roman" w:hAnsi="Times New Roman" w:cs="Times New Roman"/>
        </w:rPr>
        <w:t>eaf area during the s</w:t>
      </w:r>
      <w:r w:rsidRPr="009B00B8">
        <w:rPr>
          <w:rFonts w:ascii="Times New Roman" w:hAnsi="Times New Roman" w:cs="Times New Roman"/>
        </w:rPr>
        <w:t>ummer</w:t>
      </w:r>
      <w:r w:rsidR="00853CC5">
        <w:rPr>
          <w:rFonts w:ascii="Times New Roman" w:hAnsi="Times New Roman" w:cs="Times New Roman"/>
        </w:rPr>
        <w:t xml:space="preserve"> compared to ambient controls</w:t>
      </w:r>
      <w:r w:rsidRPr="009B00B8">
        <w:rPr>
          <w:rFonts w:ascii="Times New Roman" w:hAnsi="Times New Roman" w:cs="Times New Roman"/>
        </w:rPr>
        <w:t xml:space="preserve">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7DD7268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We imposed an experimental drought in which all </w:t>
      </w:r>
      <w:r w:rsidR="00A92EFD">
        <w:rPr>
          <w:rFonts w:ascii="Times New Roman" w:hAnsi="Times New Roman" w:cs="Times New Roman"/>
        </w:rPr>
        <w:t xml:space="preserve">surface irrigation </w:t>
      </w:r>
      <w:r w:rsidRPr="009B00B8">
        <w:rPr>
          <w:rFonts w:ascii="Times New Roman" w:hAnsi="Times New Roman" w:cs="Times New Roman"/>
        </w:rPr>
        <w:t>was withheld 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O loss was reduced 32% (Fig. 2b</w:t>
      </w:r>
      <w:r w:rsidR="00011FFC">
        <w:rPr>
          <w:rFonts w:ascii="Times New Roman" w:hAnsi="Times New Roman" w:cs="Times New Roman"/>
        </w:rPr>
        <w:t>,</w:t>
      </w:r>
      <w:r w:rsidRPr="009B00B8">
        <w:rPr>
          <w:rFonts w:ascii="Times New Roman" w:hAnsi="Times New Roman" w:cs="Times New Roman"/>
        </w:rPr>
        <w:t xml:space="preserve">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223EDF">
        <w:rPr>
          <w:rFonts w:ascii="Times New Roman" w:hAnsi="Times New Roman" w:cs="Times New Roman"/>
        </w:rPr>
        <w:t xml:space="preserve">the drought </w:t>
      </w:r>
      <w:r w:rsidR="00B66B6F">
        <w:rPr>
          <w:rFonts w:ascii="Times New Roman" w:hAnsi="Times New Roman" w:cs="Times New Roman"/>
        </w:rPr>
        <w:t xml:space="preserve">strongly and significantly </w:t>
      </w:r>
      <w:r w:rsidR="00223EDF">
        <w:rPr>
          <w:rFonts w:ascii="Times New Roman" w:hAnsi="Times New Roman" w:cs="Times New Roman"/>
        </w:rPr>
        <w:t xml:space="preserve">reduced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w:t>
      </w:r>
      <w:r w:rsidR="000F67B0">
        <w:rPr>
          <w:rFonts w:ascii="Times New Roman" w:hAnsi="Times New Roman" w:cs="Times New Roman"/>
        </w:rPr>
        <w:t>. On the other hand, these fluxes</w:t>
      </w:r>
      <w:r w:rsidRPr="009B00B8">
        <w:rPr>
          <w:rFonts w:ascii="Times New Roman" w:hAnsi="Times New Roman" w:cs="Times New Roman"/>
        </w:rPr>
        <w:t xml:space="preserve"> were maintained at </w:t>
      </w:r>
      <w:r w:rsidR="00923D4E">
        <w:rPr>
          <w:rFonts w:ascii="Times New Roman" w:hAnsi="Times New Roman" w:cs="Times New Roman"/>
        </w:rPr>
        <w:t>moderate</w:t>
      </w:r>
      <w:r w:rsidRPr="009B00B8">
        <w:rPr>
          <w:rFonts w:ascii="Times New Roman" w:hAnsi="Times New Roman" w:cs="Times New Roman"/>
        </w:rPr>
        <w:t xml:space="preserve">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15F4D79F"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he final biomass measured with a complete destructive harvest did not </w:t>
      </w:r>
      <w:r w:rsidR="00853CC5">
        <w:rPr>
          <w:rFonts w:ascii="Times New Roman" w:hAnsi="Times New Roman" w:cs="Times New Roman"/>
        </w:rPr>
        <w:t>differ between</w:t>
      </w:r>
      <w:r w:rsidRPr="009B00B8">
        <w:rPr>
          <w:rFonts w:ascii="Times New Roman" w:hAnsi="Times New Roman" w:cs="Times New Roman"/>
        </w:rPr>
        <w:t xml:space="preserve"> with either the warming </w:t>
      </w:r>
      <w:r w:rsidR="00EA2D30">
        <w:rPr>
          <w:rFonts w:ascii="Times New Roman" w:hAnsi="Times New Roman" w:cs="Times New Roman"/>
        </w:rPr>
        <w:t>or drought treatments (Fig. 3a)</w:t>
      </w:r>
      <w:r w:rsidR="004C6AA8">
        <w:rPr>
          <w:rFonts w:ascii="Times New Roman" w:hAnsi="Times New Roman" w:cs="Times New Roman"/>
        </w:rPr>
        <w:t xml:space="preserve">. </w:t>
      </w:r>
      <w:r w:rsidRPr="009B00B8">
        <w:rPr>
          <w:rFonts w:ascii="Times New Roman" w:hAnsi="Times New Roman" w:cs="Times New Roman"/>
        </w:rPr>
        <w:t xml:space="preserve">The lack of difference in final mass between the ambient and warmed treatments </w:t>
      </w:r>
      <w:r w:rsidR="00A92EFD">
        <w:rPr>
          <w:rFonts w:ascii="Times New Roman" w:hAnsi="Times New Roman" w:cs="Times New Roman"/>
        </w:rPr>
        <w:t>may have arisen</w:t>
      </w:r>
      <w:r w:rsidRPr="009B00B8">
        <w:rPr>
          <w:rFonts w:ascii="Times New Roman" w:hAnsi="Times New Roman" w:cs="Times New Roman"/>
        </w:rPr>
        <w:t xml:space="preserve"> from </w:t>
      </w:r>
      <w:r w:rsidR="00A92EFD">
        <w:rPr>
          <w:rFonts w:ascii="Times New Roman" w:hAnsi="Times New Roman" w:cs="Times New Roman"/>
        </w:rPr>
        <w:t>the convergence of tree diameter and height across treatments</w:t>
      </w:r>
      <w:r w:rsidRPr="009B00B8">
        <w:rPr>
          <w:rFonts w:ascii="Times New Roman" w:hAnsi="Times New Roman" w:cs="Times New Roman"/>
        </w:rPr>
        <w:t xml:space="preserve"> (Fig. 1</w:t>
      </w:r>
      <w:r w:rsidR="00A92EFD">
        <w:rPr>
          <w:rFonts w:ascii="Times New Roman" w:hAnsi="Times New Roman" w:cs="Times New Roman"/>
        </w:rPr>
        <w:t>a,b</w:t>
      </w:r>
      <w:r w:rsidRPr="009B00B8">
        <w:rPr>
          <w:rFonts w:ascii="Times New Roman" w:hAnsi="Times New Roman" w:cs="Times New Roman"/>
        </w:rPr>
        <w:t>)</w:t>
      </w:r>
      <w:r w:rsidR="00A92EFD">
        <w:rPr>
          <w:rFonts w:ascii="Times New Roman" w:hAnsi="Times New Roman" w:cs="Times New Roman"/>
        </w:rPr>
        <w:t xml:space="preserve">. The difference in stem volume between ambient and warmed trees (Fig. 1d) was apparent in </w:t>
      </w:r>
      <w:r w:rsidR="00A92EFD">
        <w:rPr>
          <w:rFonts w:ascii="Times New Roman" w:hAnsi="Times New Roman" w:cs="Times New Roman"/>
        </w:rPr>
        <w:lastRenderedPageBreak/>
        <w:t>the harvest biomass (Fig. 3a), but was not statistically significant</w:t>
      </w:r>
      <w:r w:rsidR="007C3A90">
        <w:rPr>
          <w:rFonts w:ascii="Times New Roman" w:hAnsi="Times New Roman" w:cs="Times New Roman"/>
        </w:rPr>
        <w:t xml:space="preserve"> at this level of replication</w:t>
      </w:r>
      <w:r w:rsidR="00A92EFD">
        <w:rPr>
          <w:rFonts w:ascii="Times New Roman" w:hAnsi="Times New Roman" w:cs="Times New Roman"/>
        </w:rPr>
        <w:t xml:space="preserve"> (</w:t>
      </w:r>
      <w:r w:rsidR="007C3A90">
        <w:rPr>
          <w:rFonts w:ascii="Times New Roman" w:hAnsi="Times New Roman" w:cs="Times New Roman"/>
        </w:rPr>
        <w:t xml:space="preserve">n = 3; </w:t>
      </w:r>
      <w:r w:rsidR="00A92EFD">
        <w:rPr>
          <w:rFonts w:ascii="Times New Roman" w:hAnsi="Times New Roman" w:cs="Times New Roman"/>
          <w:i/>
        </w:rPr>
        <w:t>P</w:t>
      </w:r>
      <w:r w:rsidR="00A92EFD">
        <w:rPr>
          <w:rFonts w:ascii="Times New Roman" w:hAnsi="Times New Roman" w:cs="Times New Roman"/>
        </w:rPr>
        <w:t xml:space="preserve"> &gt; 0.05)</w:t>
      </w:r>
      <w:r w:rsidRPr="009B00B8">
        <w:rPr>
          <w:rFonts w:ascii="Times New Roman" w:hAnsi="Times New Roman" w:cs="Times New Roman"/>
        </w:rPr>
        <w:t>. The only 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The A-Dry trees had higher fine root biomass than the A-Wet trees, while the W-Dry trees had slightly lower fine root biomass than the W-Wet trees (Fig. 3a). This interaction was also prese</w:t>
      </w:r>
      <w:r w:rsidR="009F2D88">
        <w:rPr>
          <w:rFonts w:ascii="Times New Roman" w:hAnsi="Times New Roman" w:cs="Times New Roman"/>
        </w:rPr>
        <w:t xml:space="preserve">nt in the tree root mass ratios; </w:t>
      </w:r>
      <w:r w:rsidRPr="009B00B8">
        <w:rPr>
          <w:rFonts w:ascii="Times New Roman" w:hAnsi="Times New Roman" w:cs="Times New Roman"/>
        </w:rPr>
        <w:t>experimental drought increased the root mass ratio, but only in the ambient temperature treatment (</w:t>
      </w:r>
      <w:r w:rsidR="009F2D88">
        <w:rPr>
          <w:rFonts w:ascii="Times New Roman" w:hAnsi="Times New Roman" w:cs="Times New Roman"/>
          <w:i/>
        </w:rPr>
        <w:t xml:space="preserve">P </w:t>
      </w:r>
      <w:r w:rsidR="009F2D88">
        <w:rPr>
          <w:rFonts w:ascii="Times New Roman" w:hAnsi="Times New Roman" w:cs="Times New Roman"/>
        </w:rPr>
        <w:t xml:space="preserve">&lt; 0.5; </w:t>
      </w:r>
      <w:r w:rsidRPr="009B00B8">
        <w:rPr>
          <w:rFonts w:ascii="Times New Roman" w:hAnsi="Times New Roman" w:cs="Times New Roman"/>
        </w:rPr>
        <w:t xml:space="preserve">Fig. 3b). </w:t>
      </w:r>
    </w:p>
    <w:p w14:paraId="1ECE660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Plant and soil water status</w:t>
      </w:r>
    </w:p>
    <w:p w14:paraId="6F2C8509" w14:textId="5F9AB66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effectively reduced soil volumetric water content</w:t>
      </w:r>
      <w:r w:rsidR="00B66B6F">
        <w:rPr>
          <w:rFonts w:ascii="Times New Roman" w:hAnsi="Times New Roman" w:cs="Times New Roman"/>
        </w:rPr>
        <w:t xml:space="preserve"> </w:t>
      </w:r>
      <w:r w:rsidR="00923D4E">
        <w:rPr>
          <w:rFonts w:ascii="Times New Roman" w:hAnsi="Times New Roman" w:cs="Times New Roman"/>
        </w:rPr>
        <w:t>from 10-</w:t>
      </w:r>
      <w:r w:rsidRPr="009B00B8">
        <w:rPr>
          <w:rFonts w:ascii="Times New Roman" w:hAnsi="Times New Roman" w:cs="Times New Roman"/>
        </w:rPr>
        <w:t xml:space="preserve">100 cm depth to values </w:t>
      </w:r>
      <w:r w:rsidR="00923D4E">
        <w:rPr>
          <w:rFonts w:ascii="Times New Roman" w:hAnsi="Times New Roman" w:cs="Times New Roman"/>
        </w:rPr>
        <w:t>approaching</w:t>
      </w:r>
      <w:r w:rsidRPr="009B00B8">
        <w:rPr>
          <w:rFonts w:ascii="Times New Roman" w:hAnsi="Times New Roman" w:cs="Times New Roman"/>
        </w:rPr>
        <w:t xml:space="preserve"> </w:t>
      </w:r>
      <w:r w:rsidR="00B1017F">
        <w:rPr>
          <w:rFonts w:ascii="Times New Roman" w:hAnsi="Times New Roman" w:cs="Times New Roman"/>
        </w:rPr>
        <w:t>0.05 m</w:t>
      </w:r>
      <w:r w:rsidR="00B1017F">
        <w:rPr>
          <w:rFonts w:ascii="Times New Roman" w:hAnsi="Times New Roman" w:cs="Times New Roman"/>
          <w:vertAlign w:val="superscript"/>
        </w:rPr>
        <w:t>3</w:t>
      </w:r>
      <w:r w:rsidR="00B1017F">
        <w:rPr>
          <w:rFonts w:ascii="Times New Roman" w:hAnsi="Times New Roman" w:cs="Times New Roman"/>
        </w:rPr>
        <w:t xml:space="preserve"> m</w:t>
      </w:r>
      <w:r w:rsidR="00B1017F">
        <w:rPr>
          <w:rFonts w:ascii="Times New Roman" w:hAnsi="Times New Roman" w:cs="Times New Roman"/>
          <w:vertAlign w:val="superscript"/>
        </w:rPr>
        <w:t>-3</w:t>
      </w:r>
      <w:r w:rsidR="00B1017F">
        <w:rPr>
          <w:rFonts w:ascii="Times New Roman" w:hAnsi="Times New Roman" w:cs="Times New Roman"/>
        </w:rPr>
        <w:t xml:space="preserve"> </w:t>
      </w:r>
      <w:r w:rsidR="00B1017F" w:rsidRPr="009B00B8">
        <w:rPr>
          <w:rFonts w:ascii="Times New Roman" w:hAnsi="Times New Roman" w:cs="Times New Roman"/>
        </w:rPr>
        <w:t>(Fig. 4a-c)</w:t>
      </w:r>
      <w:r w:rsidR="00B1017F">
        <w:rPr>
          <w:rFonts w:ascii="Times New Roman" w:hAnsi="Times New Roman" w:cs="Times New Roman"/>
        </w:rPr>
        <w:t>.</w:t>
      </w:r>
      <w:r w:rsidR="00B1017F" w:rsidRPr="009B00B8">
        <w:rPr>
          <w:rFonts w:ascii="Times New Roman" w:hAnsi="Times New Roman" w:cs="Times New Roman"/>
        </w:rPr>
        <w:t xml:space="preserve"> </w:t>
      </w: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w:t>
      </w:r>
      <w:r w:rsidR="004C6AA8">
        <w:rPr>
          <w:rFonts w:ascii="Times New Roman" w:hAnsi="Times New Roman" w:cs="Times New Roman"/>
        </w:rPr>
        <w:t xml:space="preserve">this effect </w:t>
      </w:r>
      <w:r w:rsidRPr="009B00B8">
        <w:rPr>
          <w:rFonts w:ascii="Times New Roman" w:hAnsi="Times New Roman" w:cs="Times New Roman"/>
        </w:rPr>
        <w:t>was modest</w:t>
      </w:r>
      <w:r w:rsidR="00923D4E">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923D4E">
        <w:rPr>
          <w:rFonts w:ascii="Times New Roman" w:hAnsi="Times New Roman" w:cs="Times New Roman"/>
        </w:rPr>
        <w:t xml:space="preserve">-0.29 </w:t>
      </w:r>
      <w:r w:rsidR="004C6AA8">
        <w:rPr>
          <w:rFonts w:ascii="Times New Roman" w:hAnsi="Times New Roman" w:cs="Times New Roman"/>
        </w:rPr>
        <w:t>±</w:t>
      </w:r>
      <w:r w:rsidR="00923D4E">
        <w:rPr>
          <w:rFonts w:ascii="Times New Roman" w:hAnsi="Times New Roman" w:cs="Times New Roman"/>
        </w:rPr>
        <w:t xml:space="preserve"> 0.02 in the control and</w:t>
      </w:r>
      <w:r w:rsidR="008B0C63" w:rsidRPr="009B00B8">
        <w:rPr>
          <w:rFonts w:ascii="Times New Roman" w:hAnsi="Times New Roman" w:cs="Times New Roman"/>
        </w:rPr>
        <w:t xml:space="preserve"> -0</w:t>
      </w:r>
      <w:r w:rsidR="008B0C63">
        <w:rPr>
          <w:rFonts w:ascii="Times New Roman" w:hAnsi="Times New Roman" w:cs="Times New Roman"/>
        </w:rPr>
        <w:t xml:space="preserve">.48 </w:t>
      </w:r>
      <w:r w:rsidR="004C6AA8">
        <w:rPr>
          <w:rFonts w:ascii="Times New Roman" w:hAnsi="Times New Roman" w:cs="Times New Roman"/>
        </w:rPr>
        <w:t>±</w:t>
      </w:r>
      <w:r w:rsidR="008B0C63">
        <w:rPr>
          <w:rFonts w:ascii="Times New Roman" w:hAnsi="Times New Roman" w:cs="Times New Roman"/>
        </w:rPr>
        <w:t xml:space="preserve"> 0.05 in</w:t>
      </w:r>
      <w:r w:rsidR="00923D4E">
        <w:rPr>
          <w:rFonts w:ascii="Times New Roman" w:hAnsi="Times New Roman" w:cs="Times New Roman"/>
        </w:rPr>
        <w:t xml:space="preserve"> the</w:t>
      </w:r>
      <w:r w:rsidR="008B0C63">
        <w:rPr>
          <w:rFonts w:ascii="Times New Roman" w:hAnsi="Times New Roman" w:cs="Times New Roman"/>
        </w:rPr>
        <w:t xml:space="preserve"> dry </w:t>
      </w:r>
      <w:r w:rsidR="00923D4E">
        <w:rPr>
          <w:rFonts w:ascii="Times New Roman" w:hAnsi="Times New Roman" w:cs="Times New Roman"/>
        </w:rPr>
        <w:t>treatments.</w:t>
      </w:r>
      <w:r w:rsidRPr="009B00B8">
        <w:rPr>
          <w:rFonts w:ascii="Times New Roman" w:hAnsi="Times New Roman" w:cs="Times New Roman"/>
        </w:rPr>
        <w:t xml:space="preserve"> Thus</w:t>
      </w:r>
      <w:r w:rsidR="006F12C0">
        <w:rPr>
          <w:rFonts w:ascii="Times New Roman" w:hAnsi="Times New Roman" w:cs="Times New Roman"/>
        </w:rPr>
        <w:t>,</w:t>
      </w:r>
      <w:r w:rsidR="00414649">
        <w:rPr>
          <w:rFonts w:ascii="Times New Roman" w:hAnsi="Times New Roman" w:cs="Times New Roman"/>
        </w:rPr>
        <w:t xml:space="preserve"> the drought trees had </w:t>
      </w:r>
      <w:r w:rsidR="00414649" w:rsidRPr="009B00B8">
        <w:rPr>
          <w:rFonts w:ascii="Times New Roman" w:hAnsi="Times New Roman" w:cs="Times New Roman"/>
        </w:rPr>
        <w:t>moderate Ψ</w:t>
      </w:r>
      <w:r w:rsidR="00414649" w:rsidRPr="009B00B8">
        <w:rPr>
          <w:rFonts w:ascii="Times New Roman" w:hAnsi="Times New Roman" w:cs="Times New Roman"/>
          <w:vertAlign w:val="subscript"/>
        </w:rPr>
        <w:t>L-PD</w:t>
      </w:r>
      <w:r w:rsidR="00414649" w:rsidRPr="009B00B8">
        <w:rPr>
          <w:rFonts w:ascii="Times New Roman" w:hAnsi="Times New Roman" w:cs="Times New Roman"/>
        </w:rPr>
        <w:t xml:space="preserve"> (Fig. 4d)</w:t>
      </w:r>
      <w:r w:rsidR="00414649">
        <w:rPr>
          <w:rFonts w:ascii="Times New Roman" w:hAnsi="Times New Roman" w:cs="Times New Roman"/>
        </w:rPr>
        <w:t xml:space="preserve"> and moderate</w:t>
      </w:r>
      <w:r w:rsidRPr="009B00B8">
        <w:rPr>
          <w:rFonts w:ascii="Times New Roman" w:hAnsi="Times New Roman" w:cs="Times New Roman"/>
        </w:rPr>
        <w:t xml:space="preserve"> r</w:t>
      </w:r>
      <w:r w:rsidR="00414649">
        <w:rPr>
          <w:rFonts w:ascii="Times New Roman" w:hAnsi="Times New Roman" w:cs="Times New Roman"/>
        </w:rPr>
        <w:t>ates of transpiration (Fig. 2c)</w:t>
      </w:r>
      <w:r w:rsidR="00B66B6F">
        <w:rPr>
          <w:rFonts w:ascii="Times New Roman" w:hAnsi="Times New Roman" w:cs="Times New Roman"/>
        </w:rPr>
        <w:t xml:space="preserve"> despite extremely dry surface soils</w:t>
      </w:r>
      <w:r w:rsidRPr="009B00B8">
        <w:rPr>
          <w:rFonts w:ascii="Times New Roman" w:hAnsi="Times New Roman" w:cs="Times New Roman"/>
        </w:rPr>
        <w:t>.</w:t>
      </w:r>
    </w:p>
    <w:p w14:paraId="72F01E4A" w14:textId="36295DC6"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Trees likely utilized deep soil water</w:t>
      </w:r>
      <w:r w:rsidR="000F67B0">
        <w:rPr>
          <w:rFonts w:ascii="Times New Roman" w:hAnsi="Times New Roman" w:cs="Times New Roman"/>
        </w:rPr>
        <w:t xml:space="preserve"> during the drought treatment. </w:t>
      </w:r>
      <w:r w:rsidR="00923D4E">
        <w:rPr>
          <w:rFonts w:ascii="Times New Roman" w:hAnsi="Times New Roman" w:cs="Times New Roman"/>
        </w:rPr>
        <w:t>W</w:t>
      </w:r>
      <w:r w:rsidRPr="009B00B8">
        <w:rPr>
          <w:rFonts w:ascii="Times New Roman" w:hAnsi="Times New Roman" w:cs="Times New Roman"/>
        </w:rPr>
        <w:t>e observed a few roots of approximately 1-cm-d</w:t>
      </w:r>
      <w:r w:rsidR="00923D4E">
        <w:rPr>
          <w:rFonts w:ascii="Times New Roman" w:hAnsi="Times New Roman" w:cs="Times New Roman"/>
        </w:rPr>
        <w:t>iameter penetrating through the cemented manganese layer at ~100 cm depth</w:t>
      </w:r>
      <w:r w:rsidRPr="009B00B8">
        <w:rPr>
          <w:rFonts w:ascii="Times New Roman" w:hAnsi="Times New Roman" w:cs="Times New Roman"/>
        </w:rPr>
        <w:t xml:space="preserve"> during the complete so</w:t>
      </w:r>
      <w:r w:rsidR="000F67B0">
        <w:rPr>
          <w:rFonts w:ascii="Times New Roman" w:hAnsi="Times New Roman" w:cs="Times New Roman"/>
        </w:rPr>
        <w:t>il excavation</w:t>
      </w:r>
      <w:r w:rsidRPr="009B00B8">
        <w:rPr>
          <w:rFonts w:ascii="Times New Roman" w:hAnsi="Times New Roman" w:cs="Times New Roman"/>
        </w:rPr>
        <w:t xml:space="preserve"> (JE Drake, </w:t>
      </w:r>
      <w:r w:rsidRPr="009B00B8">
        <w:rPr>
          <w:rFonts w:ascii="Times New Roman" w:hAnsi="Times New Roman" w:cs="Times New Roman"/>
          <w:i/>
        </w:rPr>
        <w:t>personal observation</w:t>
      </w:r>
      <w:r w:rsidR="00923D4E">
        <w:rPr>
          <w:rFonts w:ascii="Times New Roman" w:hAnsi="Times New Roman" w:cs="Times New Roman"/>
        </w:rPr>
        <w:t>). N</w:t>
      </w:r>
      <w:r w:rsidRPr="009B00B8">
        <w:rPr>
          <w:rFonts w:ascii="Times New Roman" w:hAnsi="Times New Roman" w:cs="Times New Roman"/>
        </w:rPr>
        <w:t xml:space="preserve">eutron probe measurements down to 400-cm-depth indicated that soil water was removed from the profile in the dry treatment chambers during the drought, particularly from 50- </w:t>
      </w:r>
      <w:r w:rsidR="000F67B0">
        <w:rPr>
          <w:rFonts w:ascii="Times New Roman" w:hAnsi="Times New Roman" w:cs="Times New Roman"/>
        </w:rPr>
        <w:t xml:space="preserve">to 200-cm-depth (Fig. S1). Thus, </w:t>
      </w:r>
      <w:r w:rsidRPr="009B00B8">
        <w:rPr>
          <w:rFonts w:ascii="Times New Roman" w:hAnsi="Times New Roman" w:cs="Times New Roman"/>
        </w:rPr>
        <w:t>trees in the dry treatments</w:t>
      </w:r>
      <w:r w:rsidR="000F67B0">
        <w:rPr>
          <w:rFonts w:ascii="Times New Roman" w:hAnsi="Times New Roman" w:cs="Times New Roman"/>
        </w:rPr>
        <w:t xml:space="preserve"> likely</w:t>
      </w:r>
      <w:r w:rsidRPr="009B00B8">
        <w:rPr>
          <w:rFonts w:ascii="Times New Roman" w:hAnsi="Times New Roman" w:cs="Times New Roman"/>
        </w:rPr>
        <w:t xml:space="preserve"> transpired deep soil water during the summer drought, consistent with a previous drought study of </w:t>
      </w:r>
      <w:r w:rsidRPr="009B00B8">
        <w:rPr>
          <w:rFonts w:ascii="Times New Roman" w:hAnsi="Times New Roman" w:cs="Times New Roman"/>
          <w:i/>
        </w:rPr>
        <w:t>Eucalyptus saligna</w:t>
      </w:r>
      <w:r w:rsidRPr="009B00B8">
        <w:rPr>
          <w:rFonts w:ascii="Times New Roman" w:hAnsi="Times New Roman" w:cs="Times New Roman"/>
        </w:rPr>
        <w:t xml:space="preserve"> at this site (Duursma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luxes of GPP, NPP</w:t>
      </w:r>
      <w:r w:rsidRPr="009B00B8">
        <w:rPr>
          <w:rFonts w:ascii="Times New Roman" w:hAnsi="Times New Roman" w:cs="Times New Roman"/>
          <w:i/>
          <w:vertAlign w:val="subscript"/>
        </w:rPr>
        <w:t>a</w:t>
      </w:r>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derived gross primary production (GPP) and its partitioning to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and the residual, which we attribute to C allocation belowground as well as measurement error.</w:t>
      </w:r>
    </w:p>
    <w:p w14:paraId="06C9FF9E" w14:textId="3F9CCCC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w:t>
      </w:r>
      <w:r w:rsidR="00695C4F">
        <w:rPr>
          <w:rFonts w:ascii="Times New Roman" w:hAnsi="Times New Roman" w:cs="Times New Roman"/>
        </w:rPr>
        <w:t>mid-s</w:t>
      </w:r>
      <w:r w:rsidRPr="009B00B8">
        <w:rPr>
          <w:rFonts w:ascii="Times New Roman" w:hAnsi="Times New Roman" w:cs="Times New Roman"/>
        </w:rPr>
        <w:t xml:space="preserve">ummer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w:t>
      </w:r>
      <w:r w:rsidR="0099765B">
        <w:rPr>
          <w:rFonts w:ascii="Times New Roman" w:hAnsi="Times New Roman" w:cs="Times New Roman"/>
        </w:rPr>
        <w:t>,</w:t>
      </w:r>
      <w:r w:rsidRPr="009B00B8">
        <w:rPr>
          <w:rFonts w:ascii="Times New Roman" w:hAnsi="Times New Roman" w:cs="Times New Roman"/>
        </w:rPr>
        <w:t>c). The response of NPP</w:t>
      </w:r>
      <w:r w:rsidRPr="009B00B8">
        <w:rPr>
          <w:rFonts w:ascii="Times New Roman" w:hAnsi="Times New Roman" w:cs="Times New Roman"/>
          <w:vertAlign w:val="subscript"/>
        </w:rPr>
        <w:t>a</w:t>
      </w:r>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w:t>
      </w:r>
      <w:r w:rsidRPr="009B00B8">
        <w:rPr>
          <w:rFonts w:ascii="Times New Roman" w:hAnsi="Times New Roman" w:cs="Times New Roman"/>
        </w:rPr>
        <w:lastRenderedPageBreak/>
        <w:t xml:space="preserve">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6C0F28F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Given these flux measurements, we derive the partitioning of GPP into three components; NPP</w:t>
      </w:r>
      <w:r w:rsidRPr="009B00B8">
        <w:rPr>
          <w:rFonts w:ascii="Times New Roman" w:hAnsi="Times New Roman" w:cs="Times New Roman"/>
          <w:vertAlign w:val="subscript"/>
        </w:rPr>
        <w:t>a</w:t>
      </w:r>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 (Fig</w:t>
      </w:r>
      <w:r w:rsidR="00414649">
        <w:rPr>
          <w:rFonts w:ascii="Times New Roman" w:hAnsi="Times New Roman" w:cs="Times New Roman"/>
        </w:rPr>
        <w:t>s</w:t>
      </w:r>
      <w:r w:rsidRPr="009B00B8">
        <w:rPr>
          <w:rFonts w:ascii="Times New Roman" w:hAnsi="Times New Roman" w:cs="Times New Roman"/>
        </w:rPr>
        <w:t>. 6</w:t>
      </w:r>
      <w:r w:rsidR="00414649">
        <w:rPr>
          <w:rFonts w:ascii="Times New Roman" w:hAnsi="Times New Roman" w:cs="Times New Roman"/>
        </w:rPr>
        <w:t>-7</w:t>
      </w:r>
      <w:r w:rsidRPr="009B00B8">
        <w:rPr>
          <w:rFonts w:ascii="Times New Roman" w:hAnsi="Times New Roman" w:cs="Times New Roman"/>
        </w:rPr>
        <w:t>). Warming increased NPP</w:t>
      </w:r>
      <w:r w:rsidRPr="009B00B8">
        <w:rPr>
          <w:rFonts w:ascii="Times New Roman" w:hAnsi="Times New Roman" w:cs="Times New Roman"/>
          <w:vertAlign w:val="subscript"/>
        </w:rPr>
        <w:t>a</w:t>
      </w:r>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lt; 0.1</w:t>
      </w:r>
      <w:r w:rsidRPr="009B00B8">
        <w:rPr>
          <w:rFonts w:ascii="Times New Roman" w:hAnsi="Times New Roman" w:cs="Times New Roman"/>
        </w:rPr>
        <w:t xml:space="preserve">) but decreased Residual/GPP (-15%; </w:t>
      </w:r>
      <w:r w:rsidR="00625974">
        <w:rPr>
          <w:rFonts w:ascii="Times New Roman" w:hAnsi="Times New Roman" w:cs="Times New Roman"/>
          <w:i/>
        </w:rPr>
        <w:t xml:space="preserve">P </w:t>
      </w:r>
      <w:r w:rsidR="006B4F11">
        <w:rPr>
          <w:rFonts w:ascii="Times New Roman" w:hAnsi="Times New Roman" w:cs="Times New Roman"/>
        </w:rPr>
        <w:t>&lt; 0.05</w:t>
      </w:r>
      <w:r w:rsidRPr="009B00B8">
        <w:rPr>
          <w:rFonts w:ascii="Times New Roman" w:hAnsi="Times New Roman" w:cs="Times New Roman"/>
        </w:rPr>
        <w:t>)</w:t>
      </w:r>
      <w:r w:rsidR="00625974">
        <w:rPr>
          <w:rFonts w:ascii="Times New Roman" w:hAnsi="Times New Roman" w:cs="Times New Roman"/>
        </w:rPr>
        <w:t xml:space="preserve"> prior to the drought</w:t>
      </w:r>
      <w:r w:rsidR="006B4F11">
        <w:rPr>
          <w:rFonts w:ascii="Times New Roman" w:hAnsi="Times New Roman" w:cs="Times New Roman"/>
        </w:rPr>
        <w:t xml:space="preserve"> (Figs 6-7)</w:t>
      </w:r>
      <w:r w:rsidRPr="009B00B8">
        <w:rPr>
          <w:rFonts w:ascii="Times New Roman" w:hAnsi="Times New Roman" w:cs="Times New Roman"/>
        </w:rPr>
        <w:t>.</w:t>
      </w:r>
      <w:r w:rsidR="006B4F11">
        <w:rPr>
          <w:rFonts w:ascii="Times New Roman" w:hAnsi="Times New Roman" w:cs="Times New Roman"/>
        </w:rPr>
        <w:t xml:space="preserve"> </w:t>
      </w:r>
      <w:r w:rsidRPr="009B00B8">
        <w:rPr>
          <w:rFonts w:ascii="Times New Roman" w:hAnsi="Times New Roman" w:cs="Times New Roman"/>
        </w:rPr>
        <w:t>Thus, experimental warming increased the partitioning of GPP to aboveground components</w:t>
      </w:r>
      <w:r w:rsidR="00923D4E">
        <w:rPr>
          <w:rFonts w:ascii="Times New Roman" w:hAnsi="Times New Roman" w:cs="Times New Roman"/>
        </w:rPr>
        <w:t xml:space="preserve"> (Fig. 7a-b)</w:t>
      </w:r>
      <w:r w:rsidRPr="009B00B8">
        <w:rPr>
          <w:rFonts w:ascii="Times New Roman" w:hAnsi="Times New Roman" w:cs="Times New Roman"/>
        </w:rPr>
        <w:t xml:space="preserve"> and decreased partitioning belowground</w:t>
      </w:r>
      <w:r w:rsidR="00923D4E">
        <w:rPr>
          <w:rFonts w:ascii="Times New Roman" w:hAnsi="Times New Roman" w:cs="Times New Roman"/>
        </w:rPr>
        <w:t xml:space="preserve"> (Fig. 7c)</w:t>
      </w:r>
      <w:r w:rsidR="00414649">
        <w:rPr>
          <w:rFonts w:ascii="Times New Roman" w:hAnsi="Times New Roman" w:cs="Times New Roman"/>
        </w:rPr>
        <w:t>.</w:t>
      </w:r>
      <w:r w:rsidRPr="009B00B8">
        <w:rPr>
          <w:rFonts w:ascii="Times New Roman" w:hAnsi="Times New Roman" w:cs="Times New Roman"/>
        </w:rPr>
        <w:t xml:space="preserve">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001901AA">
        <w:rPr>
          <w:rFonts w:ascii="Times New Roman" w:hAnsi="Times New Roman" w:cs="Times New Roman"/>
        </w:rPr>
        <w:t xml:space="preserve">. </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07295AC9" w14:textId="36F27B0B" w:rsidR="001901AA" w:rsidRDefault="00414649">
      <w:pPr>
        <w:spacing w:line="360" w:lineRule="auto"/>
        <w:rPr>
          <w:rFonts w:ascii="Times New Roman" w:hAnsi="Times New Roman" w:cs="Times New Roman"/>
        </w:rPr>
      </w:pPr>
      <w:r>
        <w:rPr>
          <w:rFonts w:ascii="Times New Roman" w:hAnsi="Times New Roman" w:cs="Times New Roman"/>
        </w:rPr>
        <w:t>C</w:t>
      </w:r>
      <w:r w:rsidR="00374242" w:rsidRPr="009B00B8">
        <w:rPr>
          <w:rFonts w:ascii="Times New Roman" w:hAnsi="Times New Roman" w:cs="Times New Roman"/>
        </w:rPr>
        <w:t xml:space="preserve">ombining growth and respiratory measurements </w:t>
      </w:r>
      <w:r>
        <w:rPr>
          <w:rFonts w:ascii="Times New Roman" w:hAnsi="Times New Roman" w:cs="Times New Roman"/>
        </w:rPr>
        <w:t>allows us to</w:t>
      </w:r>
      <w:r w:rsidR="00374242" w:rsidRPr="009B00B8">
        <w:rPr>
          <w:rFonts w:ascii="Times New Roman" w:hAnsi="Times New Roman" w:cs="Times New Roman"/>
        </w:rPr>
        <w:t xml:space="preserve">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r w:rsidR="00374242" w:rsidRPr="009B00B8">
        <w:rPr>
          <w:rFonts w:ascii="Times New Roman" w:hAnsi="Times New Roman" w:cs="Times New Roman"/>
        </w:rPr>
        <w:t>There was a strong and linear relationship betwee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er unit aboveground tree C and r</w:t>
      </w:r>
      <w:r w:rsidR="00923D4E">
        <w:rPr>
          <w:rFonts w:ascii="Times New Roman" w:hAnsi="Times New Roman" w:cs="Times New Roman"/>
        </w:rPr>
        <w:t>elative growth rate (RGR; Fig. 8</w:t>
      </w:r>
      <w:r w:rsidR="00374242" w:rsidRPr="009B00B8">
        <w:rPr>
          <w:rFonts w:ascii="Times New Roman" w:hAnsi="Times New Roman" w:cs="Times New Roman"/>
        </w:rPr>
        <w:t xml:space="preserve">). </w:t>
      </w:r>
      <w:r w:rsidR="00EA2D30">
        <w:rPr>
          <w:rFonts w:ascii="Times New Roman" w:hAnsi="Times New Roman" w:cs="Times New Roman"/>
        </w:rPr>
        <w:t>N</w:t>
      </w:r>
      <w:r w:rsidR="00374242" w:rsidRPr="009B00B8">
        <w:rPr>
          <w:rFonts w:ascii="Times New Roman" w:hAnsi="Times New Roman" w:cs="Times New Roman"/>
        </w:rPr>
        <w:t xml:space="preserve">either the slope nor the intercept of this relationship were affected by experimental treatments (all </w:t>
      </w:r>
      <w:r w:rsidR="00374242" w:rsidRPr="009B00B8">
        <w:rPr>
          <w:rFonts w:ascii="Times New Roman" w:hAnsi="Times New Roman" w:cs="Times New Roman"/>
          <w:i/>
        </w:rPr>
        <w:t>P</w:t>
      </w:r>
      <w:r w:rsidR="00374242" w:rsidRPr="009B00B8">
        <w:rPr>
          <w:rFonts w:ascii="Times New Roman" w:hAnsi="Times New Roman" w:cs="Times New Roman"/>
        </w:rPr>
        <w:t xml:space="preserve"> &gt; 0.1). Thus, we present a common relationship across all measurements. The y-intercept of this relationship was positive (mean of 0.0213, 95% CI of 0.0157 to 0.0268), indicating significant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in the absence of aboveground growth, </w:t>
      </w:r>
      <w:r w:rsidR="00DF42ED">
        <w:rPr>
          <w:rFonts w:ascii="Times New Roman" w:hAnsi="Times New Roman" w:cs="Times New Roman"/>
        </w:rPr>
        <w:t>reflecting</w:t>
      </w:r>
      <w:r w:rsidR="00374242" w:rsidRPr="009B00B8">
        <w:rPr>
          <w:rFonts w:ascii="Times New Roman" w:hAnsi="Times New Roman" w:cs="Times New Roman"/>
        </w:rPr>
        <w:t xml:space="preserve"> maintenance respiration. The lack of a warming effect on this y-intercept is consistent with respiratory</w:t>
      </w:r>
      <w:r w:rsidR="008B0C63">
        <w:rPr>
          <w:rFonts w:ascii="Times New Roman" w:hAnsi="Times New Roman" w:cs="Times New Roman"/>
        </w:rPr>
        <w:t xml:space="preserve"> temperature acclimation;</w:t>
      </w:r>
      <w:r w:rsidR="00374242"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w:t>
      </w:r>
      <w:r w:rsidR="00923D4E">
        <w:rPr>
          <w:rFonts w:ascii="Times New Roman" w:hAnsi="Times New Roman" w:cs="Times New Roman"/>
        </w:rPr>
        <w:t>8</w:t>
      </w:r>
      <w:r w:rsidR="00374242" w:rsidRPr="009B00B8">
        <w:rPr>
          <w:rFonts w:ascii="Times New Roman" w:hAnsi="Times New Roman" w:cs="Times New Roman"/>
        </w:rPr>
        <w:t>) was strongly positive (mean of 0.0059, 95% CI of 0.0053 to 0.0065), indicating that much of the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observed at the whole-</w:t>
      </w:r>
      <w:r w:rsidR="009C5D79">
        <w:rPr>
          <w:rFonts w:ascii="Times New Roman" w:hAnsi="Times New Roman" w:cs="Times New Roman"/>
        </w:rPr>
        <w:t>crown</w:t>
      </w:r>
      <w:r w:rsidR="00374242"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00374242" w:rsidRPr="009B00B8">
        <w:rPr>
          <w:rFonts w:ascii="Times New Roman" w:hAnsi="Times New Roman" w:cs="Times New Roman"/>
        </w:rPr>
        <w:t>bservations during the drought period followed the general relationship, with lo</w:t>
      </w:r>
      <w:r w:rsidR="00E225BC">
        <w:rPr>
          <w:rFonts w:ascii="Times New Roman" w:hAnsi="Times New Roman" w:cs="Times New Roman"/>
        </w:rPr>
        <w:t>wer values on both axes</w:t>
      </w:r>
      <w:r w:rsidR="007E6DFC">
        <w:rPr>
          <w:rFonts w:ascii="Times New Roman" w:hAnsi="Times New Roman" w:cs="Times New Roman"/>
        </w:rPr>
        <w:t xml:space="preserve"> (Fig. 8)</w:t>
      </w:r>
      <w:r w:rsidR="00374242" w:rsidRPr="009B00B8">
        <w:rPr>
          <w:rFonts w:ascii="Times New Roman" w:hAnsi="Times New Roman" w:cs="Times New Roman"/>
        </w:rPr>
        <w:t>. Thus, the experimental drought reduced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primarily via a reduction in growth respiration.</w:t>
      </w:r>
      <w:r w:rsidR="001901AA">
        <w:rPr>
          <w:rFonts w:ascii="Times New Roman" w:hAnsi="Times New Roman" w:cs="Times New Roman"/>
        </w:rPr>
        <w:t xml:space="preserve"> </w:t>
      </w:r>
    </w:p>
    <w:p w14:paraId="4ACA3835" w14:textId="7742B1AD" w:rsidR="00563E99" w:rsidRPr="008B0C63" w:rsidRDefault="001901AA">
      <w:pPr>
        <w:spacing w:line="360" w:lineRule="auto"/>
        <w:rPr>
          <w:rFonts w:ascii="Times New Roman" w:hAnsi="Times New Roman" w:cs="Times New Roman"/>
        </w:rPr>
      </w:pPr>
      <w:r>
        <w:rPr>
          <w:rFonts w:ascii="Times New Roman" w:hAnsi="Times New Roman" w:cs="Times New Roman"/>
        </w:rPr>
        <w:tab/>
        <w:t xml:space="preserve">We also directly estimated coefficients for growth and maintenance respiration by fitting equation 2 to the </w:t>
      </w:r>
      <w:r w:rsidR="00DF42ED">
        <w:rPr>
          <w:rFonts w:ascii="Times New Roman" w:hAnsi="Times New Roman" w:cs="Times New Roman"/>
        </w:rPr>
        <w:t>fortnightly</w:t>
      </w:r>
      <w:r>
        <w:rPr>
          <w:rFonts w:ascii="Times New Roman" w:hAnsi="Times New Roman" w:cs="Times New Roman"/>
        </w:rPr>
        <w:t xml:space="preserve"> dataset of standing biomass, growth rate, and respiration. We estimate the growth respiration to consume approximately 0.3 gC per gram of biomass C produced</w:t>
      </w:r>
      <w:r w:rsidR="003854D8">
        <w:rPr>
          <w:rFonts w:ascii="Times New Roman" w:hAnsi="Times New Roman" w:cs="Times New Roman"/>
        </w:rPr>
        <w:t>,</w:t>
      </w:r>
      <w:r>
        <w:rPr>
          <w:rFonts w:ascii="Times New Roman" w:hAnsi="Times New Roman" w:cs="Times New Roman"/>
        </w:rPr>
        <w:t xml:space="preserve"> and maintenance respiration to consume approximately 0.015 gC per g of standing biomass C per day (Table 1). These coefficients did not statistically differ across the ambient and warmed treatment (</w:t>
      </w:r>
      <w:r>
        <w:rPr>
          <w:rFonts w:ascii="Times New Roman" w:hAnsi="Times New Roman" w:cs="Times New Roman"/>
          <w:i/>
        </w:rPr>
        <w:t xml:space="preserve">P </w:t>
      </w:r>
      <w:r w:rsidR="00CA1577">
        <w:rPr>
          <w:rFonts w:ascii="Times New Roman" w:hAnsi="Times New Roman" w:cs="Times New Roman"/>
        </w:rPr>
        <w:t>&gt; 0.3</w:t>
      </w:r>
      <w:r w:rsidR="00DF42ED">
        <w:rPr>
          <w:rFonts w:ascii="Times New Roman" w:hAnsi="Times New Roman" w:cs="Times New Roman"/>
        </w:rPr>
        <w:t>).</w:t>
      </w:r>
      <w:r w:rsidR="00374242"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54A1752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w:t>
      </w:r>
      <w:r w:rsidR="00923D4E">
        <w:rPr>
          <w:rFonts w:ascii="Times New Roman" w:hAnsi="Times New Roman" w:cs="Times New Roman"/>
        </w:rPr>
        <w:t xml:space="preserve">t. The experimental drought reduced </w:t>
      </w:r>
      <w:r w:rsidR="009C5D79">
        <w:rPr>
          <w:rFonts w:ascii="Times New Roman" w:hAnsi="Times New Roman" w:cs="Times New Roman"/>
        </w:rPr>
        <w:t>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 xml:space="preserve">O fluxes </w:t>
      </w:r>
      <w:r w:rsidR="00923D4E">
        <w:rPr>
          <w:rFonts w:ascii="Times New Roman" w:hAnsi="Times New Roman" w:cs="Times New Roman"/>
        </w:rPr>
        <w:t xml:space="preserve">but </w:t>
      </w:r>
      <w:r w:rsidR="009C5D79">
        <w:rPr>
          <w:rFonts w:ascii="Times New Roman" w:hAnsi="Times New Roman" w:cs="Times New Roman"/>
        </w:rPr>
        <w:t xml:space="preserve">did not affect the allocation of C, </w:t>
      </w:r>
      <w:r w:rsidR="00923D4E">
        <w:rPr>
          <w:rFonts w:ascii="Times New Roman" w:hAnsi="Times New Roman" w:cs="Times New Roman"/>
        </w:rPr>
        <w:t>perhaps because</w:t>
      </w:r>
      <w:r w:rsidR="009C5D79">
        <w:rPr>
          <w:rFonts w:ascii="Times New Roman" w:hAnsi="Times New Roman" w:cs="Times New Roman"/>
        </w:rPr>
        <w:t xml:space="preserve"> tree access to deep soil water prevented </w:t>
      </w:r>
      <w:r w:rsidR="00923D4E">
        <w:rPr>
          <w:rFonts w:ascii="Times New Roman" w:hAnsi="Times New Roman" w:cs="Times New Roman"/>
        </w:rPr>
        <w:t xml:space="preserve">the drought trees from </w:t>
      </w:r>
      <w:r w:rsidR="00E225BC">
        <w:rPr>
          <w:rFonts w:ascii="Times New Roman" w:hAnsi="Times New Roman" w:cs="Times New Roman"/>
        </w:rPr>
        <w:t>experiencing</w:t>
      </w:r>
      <w:r w:rsidR="00923D4E">
        <w:rPr>
          <w:rFonts w:ascii="Times New Roman" w:hAnsi="Times New Roman" w:cs="Times New Roman"/>
        </w:rPr>
        <w:t xml:space="preserve"> strongly negative water potentials</w:t>
      </w:r>
      <w:r w:rsidR="009C5D79">
        <w:rPr>
          <w:rFonts w:ascii="Times New Roman" w:hAnsi="Times New Roman" w:cs="Times New Roman"/>
        </w:rPr>
        <w:t>.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529C06AF"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Melillo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However</w:t>
      </w:r>
      <w:r w:rsidR="004A2D8E">
        <w:rPr>
          <w:rFonts w:ascii="Times New Roman" w:hAnsi="Times New Roman" w:cs="Times New Roman"/>
        </w:rPr>
        <w:t>,</w:t>
      </w:r>
      <w:r w:rsidRPr="009B00B8">
        <w:rPr>
          <w:rFonts w:ascii="Times New Roman" w:hAnsi="Times New Roman" w:cs="Times New Roman"/>
        </w:rPr>
        <w:t xml:space="preserve">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041A46">
        <w:rPr>
          <w:rFonts w:ascii="Times New Roman" w:hAnsi="Times New Roman" w:cs="Times New Roman"/>
        </w:rPr>
        <w:instrText xml:space="preserve"> ADDIN ZOTERO_ITEM CSL_CITATION {"citationID":"0zJMfOSV","properties":{"formattedCitation":"{\\rtf (Lemoine {\\i{}et al.}, 2013; Furze {\\i{}et al.}, 2018)}","plainCitation":"(Lemoine et al., 2013; Furze et al., 2018)"},"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id":1501,"uris":["http://zotero.org/users/4234815/items/3PHYZ4LY"],"uri":["http://zotero.org/users/4234815/items/3PHYZ4LY"],"itemData":{"id":1501,"type":"article-journal","title":"Detours on the phloem sugar highway: stem carbon storage and remobilization","container-title":"Current Opinion in Plant Biology","collection-title":"43 Physiology and metabolism 2018","page":"89-95","volume":"43","source":"ScienceDirect","abstract":"For trees to survive, they must allocate resources between sources and sinks to maintain proper function. The vertical transport pathway in tree stems is essential for carbohydrates and other solutes to move between the canopy and the root system. To date, research and models emphasize the role of tree stems as ‘express’ sugar highways. However, recent investigations using isotopic markers suggest that there is considerable storage and exchange of phloem-transported sugars with older carbon (C) reserves within the stem. Thus, we suggest that stems play an important role not only in long-distance transport, but also in the regulation of the tree's overall C balance. A quantitative partitioning of stem C inputs among storage and sinks, including tissue growth, respiration, and export to roots, is still lacking. Combining methods to better quantify the dynamics and controls of C storage and remobilization in the stem will help to resolve central questions of allocation and C balance in trees.","DOI":"10.1016/j.pbi.2018.02.005","ISSN":"1369-5266","shortTitle":"Detours on the phloem sugar highway","journalAbbreviation":"Current Opinion in Plant Biology","author":[{"family":"Furze","given":"Morgan E"},{"family":"Trumbore","given":"Susan"},{"family":"Hartmann","given":"Henrik"}],"issued":{"date-parts":[["2018",6,1]]}}}],"schema":"https://github.com/citation-style-language/schema/raw/master/csl-citation.json"} </w:instrText>
      </w:r>
      <w:r w:rsidR="004515F9">
        <w:rPr>
          <w:rFonts w:ascii="Times New Roman" w:hAnsi="Times New Roman" w:cs="Times New Roman"/>
        </w:rPr>
        <w:fldChar w:fldCharType="separate"/>
      </w:r>
      <w:r w:rsidR="00041A46" w:rsidRPr="00041A46">
        <w:rPr>
          <w:rFonts w:ascii="Times New Roman" w:hAnsi="Times New Roman" w:cs="Times New Roman"/>
          <w:szCs w:val="24"/>
        </w:rPr>
        <w:t xml:space="preserve">(Lemoin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xml:space="preserve">, 2013; Furze </w:t>
      </w:r>
      <w:r w:rsidR="00041A46" w:rsidRPr="00041A46">
        <w:rPr>
          <w:rFonts w:ascii="Times New Roman" w:hAnsi="Times New Roman" w:cs="Times New Roman"/>
          <w:i/>
          <w:iCs/>
          <w:szCs w:val="24"/>
        </w:rPr>
        <w:t>et al.</w:t>
      </w:r>
      <w:r w:rsidR="00041A46" w:rsidRPr="00041A46">
        <w:rPr>
          <w:rFonts w:ascii="Times New Roman" w:hAnsi="Times New Roman" w:cs="Times New Roman"/>
          <w:szCs w:val="24"/>
        </w:rPr>
        <w:t>, 2018)</w:t>
      </w:r>
      <w:r w:rsidR="004515F9">
        <w:rPr>
          <w:rFonts w:ascii="Times New Roman" w:hAnsi="Times New Roman" w:cs="Times New Roman"/>
        </w:rPr>
        <w:fldChar w:fldCharType="end"/>
      </w:r>
      <w:r w:rsidR="009C5D79">
        <w:rPr>
          <w:rFonts w:ascii="Times New Roman" w:hAnsi="Times New Roman" w:cs="Times New Roman"/>
        </w:rPr>
        <w:t>. However</w:t>
      </w:r>
      <w:r w:rsidR="004A2D8E">
        <w:rPr>
          <w:rFonts w:ascii="Times New Roman" w:hAnsi="Times New Roman" w:cs="Times New Roman"/>
        </w:rPr>
        <w:t>,</w:t>
      </w:r>
      <w:r w:rsidR="009C5D79">
        <w:rPr>
          <w:rFonts w:ascii="Times New Roman" w:hAnsi="Times New Roman" w:cs="Times New Roman"/>
        </w:rPr>
        <w:t xml:space="preserve"> we note that the mechanisms regarding soil </w:t>
      </w:r>
      <w:r w:rsidR="00721B7D">
        <w:rPr>
          <w:rFonts w:ascii="Times New Roman" w:hAnsi="Times New Roman" w:cs="Times New Roman"/>
        </w:rPr>
        <w:t xml:space="preserve">nutrient availability </w:t>
      </w:r>
      <w:r w:rsidR="009C5D79">
        <w:rPr>
          <w:rFonts w:ascii="Times New Roman" w:hAnsi="Times New Roman" w:cs="Times New Roman"/>
        </w:rPr>
        <w:t>and aboveground metabolic activity are not mutually exclusive</w:t>
      </w:r>
      <w:r w:rsidR="004515F9">
        <w:rPr>
          <w:rFonts w:ascii="Times New Roman" w:hAnsi="Times New Roman" w:cs="Times New Roman"/>
        </w:rPr>
        <w:t xml:space="preserve">. </w:t>
      </w:r>
      <w:r w:rsidR="00721B7D">
        <w:rPr>
          <w:rFonts w:ascii="Times New Roman" w:hAnsi="Times New Roman" w:cs="Times New Roman"/>
        </w:rPr>
        <w:t>For example, e</w:t>
      </w:r>
      <w:r w:rsidR="004515F9">
        <w:rPr>
          <w:rFonts w:ascii="Times New Roman" w:hAnsi="Times New Roman" w:cs="Times New Roman"/>
        </w:rPr>
        <w:t>nhanced N supply from soil N mineralization may have enabled the increased aboveground meta</w:t>
      </w:r>
      <w:bookmarkStart w:id="2" w:name="_GoBack"/>
      <w:bookmarkEnd w:id="2"/>
      <w:r w:rsidR="004515F9">
        <w:rPr>
          <w:rFonts w:ascii="Times New Roman" w:hAnsi="Times New Roman" w:cs="Times New Roman"/>
        </w:rPr>
        <w:t>bolism in the warmed treatment, which may have resulted in the larger consumption of GPP aboveground in the warmed relative to the ambient treatment.</w:t>
      </w:r>
    </w:p>
    <w:p w14:paraId="46B93FFD" w14:textId="71C9A089" w:rsidR="00D203CA" w:rsidRPr="00D203CA" w:rsidRDefault="00D203CA">
      <w:pPr>
        <w:spacing w:line="360" w:lineRule="auto"/>
        <w:rPr>
          <w:rFonts w:ascii="Times New Roman" w:hAnsi="Times New Roman" w:cs="Times New Roman"/>
        </w:rPr>
      </w:pPr>
      <w:r>
        <w:rPr>
          <w:rFonts w:ascii="Times New Roman" w:hAnsi="Times New Roman" w:cs="Times New Roman"/>
        </w:rPr>
        <w:tab/>
        <w:t xml:space="preserve">We also acknowledge that warming may have influenced allocation indirectly via ontogenetic drift. A meta-analysis documented a decline in root to shoot ratios as trees grew larger, possibly reflecting an ontogenetic effect on belowground allo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avuoqcj4el","properties":{"formattedCitation":"{\\rtf (Mokany {\\i{}et al.}, 2006)}","plainCitation":"(Mokany et al., 2006)"},"citationItems":[{"id":1973,"uris":["http://zotero.org/users/4234815/items/Z92KXGJG"],"uri":["http://zotero.org/users/4234815/items/Z92KXGJG"],"itemData":{"id":1973,"type":"article-journal","title":"Critical analysis of root : shoot ratios in terrestrial biomes","container-title":"Global Change Biology","page":"84-96","volume":"12","issue":"1","source":"Wiley Online Library","abstract":"One of the most common descriptors of the relationship between root and shoot biomass is the root : shoot ratio, which has become a core method for estimating root biomass from the more easily measured shoot biomass. Previous reviews have examined root : shoot ratio data, but have only considered particular vegetation types and have not always critically reviewed the data used. Reliable root : shoot ratios are needed for a wide range of vegetation types in order to improve the accuracy of root biomass estimates, including those required for estimating the effects of land management and land use change in National Greenhouse Gas Inventories. This study reviewed root : shoot ratios in terrestrial biomes. A key facet of our analysis was a critical methodological review, through which unreliable data were identified and omitted on the basis of specific criteria. Of the 786 root : shoot ratio observations collated, 62% were omitted because of inadequate or unverifiable root sampling methods. When only the reliable data were examined, root : shoot ratios were found to be negatively related to shoot biomass, mean annual precipitation, mean annual temperature, forest stand age, and forest stand height. Although a single allometric equation derived in this study reliably predicted root biomass from shoot biomass for forests and woodlands, in general, the use of vegetation-specific root : shoot ratios were found to be a more accurate method for predicting root biomass. When the root : shoot ratio data collated here were applied to an analysis of the global carbon budget, there was a 50% increase in estimated global root carbon stock, and a 12% increase in estimated total carbon stock of terrestrial vegetation. The use of the vegetation-specific root : shoot ratios presented in this study is likely to substantially improve the accuracy of root biomass estimates for purposes such as carbon accounting and for studies of ecosystem dynamics.","DOI":"10.1111/j.1365-2486.2005.001043.x","ISSN":"1365-2486","shortTitle":"Critical analysis of root","language":"en","author":[{"family":"Mokany","given":"Karel"},{"family":"Raison","given":"R. John"},{"family":"Prokushkin","given":"Anatoly S."}],"issued":{"date-parts":[["2006",1,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Mokany </w:t>
      </w:r>
      <w:r w:rsidRPr="00D203CA">
        <w:rPr>
          <w:rFonts w:ascii="Times New Roman" w:hAnsi="Times New Roman" w:cs="Times New Roman"/>
          <w:i/>
          <w:iCs/>
          <w:szCs w:val="24"/>
        </w:rPr>
        <w:t>et al.</w:t>
      </w:r>
      <w:r w:rsidRPr="00D203CA">
        <w:rPr>
          <w:rFonts w:ascii="Times New Roman" w:hAnsi="Times New Roman" w:cs="Times New Roman"/>
          <w:szCs w:val="24"/>
        </w:rPr>
        <w:t>, 2006)</w:t>
      </w:r>
      <w:r>
        <w:rPr>
          <w:rFonts w:ascii="Times New Roman" w:hAnsi="Times New Roman" w:cs="Times New Roman"/>
        </w:rPr>
        <w:fldChar w:fldCharType="end"/>
      </w:r>
      <w:r>
        <w:rPr>
          <w:rFonts w:ascii="Times New Roman" w:hAnsi="Times New Roman" w:cs="Times New Roman"/>
        </w:rPr>
        <w:t xml:space="preserve">, although we hesitate to infer allocation directly from root to shoot ratios </w:t>
      </w:r>
      <w:r>
        <w:rPr>
          <w:rFonts w:ascii="Times New Roman" w:hAnsi="Times New Roman" w:cs="Times New Roman"/>
        </w:rPr>
        <w:fldChar w:fldCharType="begin"/>
      </w:r>
      <w:r>
        <w:rPr>
          <w:rFonts w:ascii="Times New Roman" w:hAnsi="Times New Roman" w:cs="Times New Roman"/>
        </w:rPr>
        <w:instrText xml:space="preserve"> ADDIN ZOTERO_ITEM CSL_CITATION {"citationID":"anuldfpvpu","properties":{"formattedCitation":"{\\rtf (Reich, 2002; Litton {\\i{}et al.}, 2007)}","plainCitation":"(Reich, 2002; Litton et al., 2007)"},"citationItems":[{"id":1067,"uris":["http://zotero.org/users/4234815/items/MG4XKV8C"],"uri":["http://zotero.org/users/4234815/items/MG4XKV8C"],"itemData":{"id":1067,"type":"chapter","title":"Root-shoot relations: Optimality in acclimation and adaptation or the 'Emperor's New Clothes","container-title":"Plant roots: the hidden half","page":"205-220","author":[{"family":"Reich","given":"P.B."}],"issued":{"date-parts":[["2002",1,1]]}}},{"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Pr>
          <w:rFonts w:ascii="Times New Roman" w:hAnsi="Times New Roman" w:cs="Times New Roman"/>
        </w:rPr>
        <w:fldChar w:fldCharType="separate"/>
      </w:r>
      <w:r w:rsidRPr="00D203CA">
        <w:rPr>
          <w:rFonts w:ascii="Times New Roman" w:hAnsi="Times New Roman" w:cs="Times New Roman"/>
          <w:szCs w:val="24"/>
        </w:rPr>
        <w:t xml:space="preserve">(Reich, 2002; Litton </w:t>
      </w:r>
      <w:r w:rsidRPr="00D203CA">
        <w:rPr>
          <w:rFonts w:ascii="Times New Roman" w:hAnsi="Times New Roman" w:cs="Times New Roman"/>
          <w:i/>
          <w:iCs/>
          <w:szCs w:val="24"/>
        </w:rPr>
        <w:t>et al.</w:t>
      </w:r>
      <w:r w:rsidRPr="00D203CA">
        <w:rPr>
          <w:rFonts w:ascii="Times New Roman" w:hAnsi="Times New Roman" w:cs="Times New Roman"/>
          <w:szCs w:val="24"/>
        </w:rPr>
        <w:t>, 2007)</w:t>
      </w:r>
      <w:r>
        <w:rPr>
          <w:rFonts w:ascii="Times New Roman" w:hAnsi="Times New Roman" w:cs="Times New Roman"/>
        </w:rPr>
        <w:fldChar w:fldCharType="end"/>
      </w:r>
      <w:r>
        <w:rPr>
          <w:rFonts w:ascii="Times New Roman" w:hAnsi="Times New Roman" w:cs="Times New Roman"/>
        </w:rPr>
        <w:t xml:space="preserve">. In this experiment, the </w:t>
      </w:r>
      <w:r>
        <w:rPr>
          <w:rFonts w:ascii="Times New Roman" w:hAnsi="Times New Roman" w:cs="Times New Roman"/>
        </w:rPr>
        <w:lastRenderedPageBreak/>
        <w:t>allocation terms (e.g., NPP</w:t>
      </w:r>
      <w:r>
        <w:rPr>
          <w:rFonts w:ascii="Times New Roman" w:hAnsi="Times New Roman" w:cs="Times New Roman"/>
          <w:vertAlign w:val="subscript"/>
        </w:rPr>
        <w:t>a</w:t>
      </w:r>
      <w:r>
        <w:rPr>
          <w:rFonts w:ascii="Times New Roman" w:hAnsi="Times New Roman" w:cs="Times New Roman"/>
        </w:rPr>
        <w:t>/GPP, R</w:t>
      </w:r>
      <w:r>
        <w:rPr>
          <w:rFonts w:ascii="Times New Roman" w:hAnsi="Times New Roman" w:cs="Times New Roman"/>
          <w:vertAlign w:val="subscript"/>
        </w:rPr>
        <w:t>a</w:t>
      </w:r>
      <w:r>
        <w:rPr>
          <w:rFonts w:ascii="Times New Roman" w:hAnsi="Times New Roman" w:cs="Times New Roman"/>
        </w:rPr>
        <w:t>/GPP, and residual/GPP) were not significantly correlated with any metric of tree size, suggesting that</w:t>
      </w:r>
      <w:r w:rsidR="005E5E2E">
        <w:rPr>
          <w:rFonts w:ascii="Times New Roman" w:hAnsi="Times New Roman" w:cs="Times New Roman"/>
        </w:rPr>
        <w:t xml:space="preserve"> the warming effect is unlikely to reflect ontogeny.</w:t>
      </w:r>
    </w:p>
    <w:p w14:paraId="50F7CE55" w14:textId="47C41B2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homeostatically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while the current study </w:t>
      </w:r>
      <w:r w:rsidR="003854D8">
        <w:rPr>
          <w:rFonts w:ascii="Times New Roman" w:hAnsi="Times New Roman" w:cs="Times New Roman"/>
        </w:rPr>
        <w:t>shows the total fluxes per tree</w:t>
      </w:r>
      <w:r>
        <w:rPr>
          <w:rFonts w:ascii="Times New Roman" w:hAnsi="Times New Roman" w:cs="Times New Roman"/>
        </w:rPr>
        <w:t xml:space="preserve">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w:t>
      </w:r>
      <w:r w:rsidR="003854D8">
        <w:rPr>
          <w:rFonts w:ascii="Times New Roman" w:hAnsi="Times New Roman" w:cs="Times New Roman"/>
        </w:rPr>
        <w:t>8</w:t>
      </w:r>
      <w:r>
        <w:rPr>
          <w:rFonts w:ascii="Times New Roman" w:hAnsi="Times New Roman" w:cs="Times New Roman"/>
        </w:rPr>
        <w:t>).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CC496DC"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had neutral or negative effe</w:t>
      </w:r>
      <w:r w:rsidR="00FC55D3">
        <w:rPr>
          <w:rFonts w:ascii="Times New Roman" w:hAnsi="Times New Roman" w:cs="Times New Roman"/>
        </w:rPr>
        <w:t>cts on leaf-level photosynthetic rates</w:t>
      </w:r>
      <w:r w:rsidR="00464464">
        <w:rPr>
          <w:rFonts w:ascii="Times New Roman" w:hAnsi="Times New Roman" w:cs="Times New Roman"/>
        </w:rPr>
        <w:t xml:space="preserve">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xml:space="preserve">, so a warming-induced stimulation of growth was somewhat surprising. 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w:t>
      </w:r>
      <w:r w:rsidR="00F4095A">
        <w:rPr>
          <w:rFonts w:ascii="Times New Roman" w:hAnsi="Times New Roman" w:cs="Times New Roman"/>
        </w:rPr>
        <w:t>area.</w:t>
      </w:r>
      <w:r w:rsidR="00464464">
        <w:rPr>
          <w:rFonts w:ascii="Times New Roman" w:hAnsi="Times New Roman" w:cs="Times New Roman"/>
        </w:rPr>
        <w:t xml:space="preserve"> </w:t>
      </w:r>
      <w:r w:rsidR="00FC55D3">
        <w:rPr>
          <w:rFonts w:ascii="Times New Roman" w:hAnsi="Times New Roman" w:cs="Times New Roman"/>
        </w:rPr>
        <w:t xml:space="preserve">That is, the warmed treatment got a head start in leaf area production, which compounded over time. </w:t>
      </w:r>
      <w:r w:rsidR="00041A46">
        <w:rPr>
          <w:rFonts w:ascii="Times New Roman" w:hAnsi="Times New Roman" w:cs="Times New Roman"/>
        </w:rPr>
        <w:t xml:space="preserve">This is consistent with nutrient fertilization studies, </w:t>
      </w:r>
      <w:r w:rsidR="003854D8">
        <w:rPr>
          <w:rFonts w:ascii="Times New Roman" w:hAnsi="Times New Roman" w:cs="Times New Roman"/>
        </w:rPr>
        <w:t>in which increases in leaf area</w:t>
      </w:r>
      <w:r w:rsidR="00041A46">
        <w:rPr>
          <w:rFonts w:ascii="Times New Roman" w:hAnsi="Times New Roman" w:cs="Times New Roman"/>
        </w:rPr>
        <w:t xml:space="preserve"> rather than changes in leaf N or leaf function, </w:t>
      </w:r>
      <w:r w:rsidR="00AA3255">
        <w:rPr>
          <w:rFonts w:ascii="Times New Roman" w:hAnsi="Times New Roman" w:cs="Times New Roman"/>
        </w:rPr>
        <w:t xml:space="preserve">often </w:t>
      </w:r>
      <w:r w:rsidR="00041A46">
        <w:rPr>
          <w:rFonts w:ascii="Times New Roman" w:hAnsi="Times New Roman" w:cs="Times New Roman"/>
        </w:rPr>
        <w:t>dominate</w:t>
      </w:r>
      <w:r w:rsidR="00AA3255">
        <w:rPr>
          <w:rFonts w:ascii="Times New Roman" w:hAnsi="Times New Roman" w:cs="Times New Roman"/>
        </w:rPr>
        <w:t>s</w:t>
      </w:r>
      <w:r w:rsidR="00041A46">
        <w:rPr>
          <w:rFonts w:ascii="Times New Roman" w:hAnsi="Times New Roman" w:cs="Times New Roman"/>
        </w:rPr>
        <w:t xml:space="preserve"> the growth responses of rapidly growing plants</w:t>
      </w:r>
      <w:r w:rsidR="00AA3255">
        <w:rPr>
          <w:rFonts w:ascii="Times New Roman" w:hAnsi="Times New Roman" w:cs="Times New Roman"/>
        </w:rPr>
        <w:t xml:space="preserve"> </w:t>
      </w:r>
      <w:r w:rsidR="00AA3255">
        <w:rPr>
          <w:rFonts w:ascii="Times New Roman" w:hAnsi="Times New Roman" w:cs="Times New Roman"/>
        </w:rPr>
        <w:fldChar w:fldCharType="begin"/>
      </w:r>
      <w:r w:rsidR="00686295">
        <w:rPr>
          <w:rFonts w:ascii="Times New Roman" w:hAnsi="Times New Roman" w:cs="Times New Roman"/>
        </w:rPr>
        <w:instrText xml:space="preserve"> ADDIN ZOTERO_ITEM CSL_CITATION {"citationID":"BaNzWa36","properties":{"formattedCitation":"{\\rtf (Sinclair &amp; Horie, 1989; Gastal &amp; Lemaire, 2002; Lovelock {\\i{}et al.}, 2004; Wang {\\i{}et al.}, 2012)}","plainCitation":"(Sinclair &amp; Horie, 1989; Gastal &amp; Lemaire, 2002; Lovelock et al., 2004; Wang et al., 2012)"},"citationItems":[{"id":1789,"uris":["http://zotero.org/users/4234815/items/BJAMM5KN"],"uri":["http://zotero.org/users/4234815/items/BJAMM5KN"],"itemData":{"id":1789,"type":"article-journal","title":"Leaf Nitrogen, Photosynthesis, and Crop Radiation Use Efficiency: A Review","container-title":"Crop Science","page":"90","volume":"29","issue":"1","source":"Crossref","DOI":"10.2135/cropsci1989.0011183X002900010023x","ISSN":"0011-183X","shortTitle":"Leaf Nitrogen, Photosynthesis, and Crop Radiation Use Efficiency","language":"en","author":[{"family":"Sinclair","given":"T. R."},{"family":"Horie","given":"T."}],"issued":{"date-parts":[["1989"]]}}},{"id":1787,"uris":["http://zotero.org/users/4234815/items/3P92SIUY"],"uri":["http://zotero.org/users/4234815/items/3P92SIUY"],"itemData":{"id":1787,"type":"article-journal","title":"N uptake and distribution in crops: an agronomical and ecophysiological perspective","container-title":"Journal of Experimental Botany","page":"789-799","volume":"53","issue":"370","source":"Crossref","DOI":"10.1093/jexbot/53.370.789","ISSN":"1460-2431, 0022-0957","shortTitle":"N uptake and distribution in crops","language":"en","author":[{"family":"Gastal","given":"F."},{"family":"Lemaire","given":"G."}],"issued":{"date-parts":[["2002",4,15]]}}},{"id":1783,"uris":["http://zotero.org/users/4234815/items/L9WHLFFI"],"uri":["http://zotero.org/users/4234815/items/L9WHLFFI"],"itemData":{"id":1783,"type":"article-journal","title":"The effect of nutrient enrichment on growth, photosynthesis and hydraulic conductance of dwarf mangroves in Panama","container-title":"Functional Ecology","page":"25-33","volume":"18","issue":"1","source":"Crossref","DOI":"10.1046/j.0269-8463.2004.00805.x","ISSN":"0269-8463, 1365-2435","language":"en","author":[{"family":"Lovelock","given":"C. E."},{"family":"Feller","given":"I. C."},{"family":"Mckee","given":"K. L."},{"family":"Engelbrecht","given":"B. M. J."},{"family":"Ball","given":"M. C."}],"issued":{"date-parts":[["2004",2]]}}},{"id":1785,"uris":["http://zotero.org/users/4234815/items/M39GCA6V"],"uri":["http://zotero.org/users/4234815/items/M39GCA6V"],"itemData":{"id":1785,"type":"article-journal","title":"Impact of nitrogen allocation on growth and photosynthesis of Miscanthus (Miscanthus x giganteus)","container-title":"Global Change Biology Bioenergy","page":"688-697","volume":"4","issue":"6","source":"Web of Science","abstract":"Nitrogen (N) addition typically increases overall plant growth, but the nature of this response depends upon patterns of plant nitrogen allocation that vary throughout the growing season and depend upon canopy position. In this study seasonal variations in leaf traits were investigated across a canopy profile in Miscanthus (Miscanthus x giganteus) under two N treatments (0 and 224 kg ha-1) to determine whether the growth response of Miscanthus to N fertilization was related to the response of photosynthetic capacity and nitrogen allocation. Miscanthus yielded 24.1 Mg ha-1 in fertilized plots, a 40% increase compared to control plots. Photosynthetic properties, such as net photosynthesis (A), maximum rate of rubisco carboxylation (Vcmax), stomatal conductance (gs) and PSII efficiency (Fv'/Fm'), all decreased significantly from the top of the canopy to the bottom, but were not affected by N fertilization. N fertilization increased specific leaf area (SLA) and leaf area index (LAI). Leaf N concentration in different canopy layers was increased by N fertilization and the distribution of N concentration within canopy followed irradiance gradients. These results show that the positive effect of N fertilization on the yield of Miscanthus was unrelated to changes in photosynthetic rates but was achieved mainly by increased canopy leaf area. Vertical measurements through the canopy demonstrated that Miscanthus adapted to the light environment by adjusting leaf morphological and biochemical properties independent of nitrogen treatments. GPP estimated using big leaf and multilayer models varied considerably, suggesting a multilayer model in which Vcmax changes both through time and canopy layer could be adopted into agricultural models to more accurately predict biomass production in biomass crop ecosystems.","DOI":"10.1111/j.1757-1707.2012.01167.x","ISSN":"1757-1693","note":"WOS:000309450100010","journalAbbreviation":"GCB Bioenergy","language":"English","author":[{"family":"Wang","given":"Dan"},{"family":"Maughan","given":"Mathew W."},{"family":"Sun","given":"Jindong"},{"family":"Feng","given":"Xiaohui"},{"family":"Miguez","given":"Fernando"},{"family":"Lee","given":"Dokyoung"},{"family":"Dietze","given":"Michael C."}],"issued":{"date-parts":[["2012",11]]}}}],"schema":"https://github.com/citation-style-language/schema/raw/master/csl-citation.json"} </w:instrText>
      </w:r>
      <w:r w:rsidR="00AA3255">
        <w:rPr>
          <w:rFonts w:ascii="Times New Roman" w:hAnsi="Times New Roman" w:cs="Times New Roman"/>
        </w:rPr>
        <w:fldChar w:fldCharType="separate"/>
      </w:r>
      <w:r w:rsidR="00686295" w:rsidRPr="00686295">
        <w:rPr>
          <w:rFonts w:ascii="Times New Roman" w:hAnsi="Times New Roman" w:cs="Times New Roman"/>
          <w:szCs w:val="24"/>
        </w:rPr>
        <w:t xml:space="preserve">(Sinclair &amp; Horie, 1989; Gastal &amp; Lemaire, 2002; Lovelock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xml:space="preserve">, 2004; Wang </w:t>
      </w:r>
      <w:r w:rsidR="00686295" w:rsidRPr="00686295">
        <w:rPr>
          <w:rFonts w:ascii="Times New Roman" w:hAnsi="Times New Roman" w:cs="Times New Roman"/>
          <w:i/>
          <w:iCs/>
          <w:szCs w:val="24"/>
        </w:rPr>
        <w:t>et al.</w:t>
      </w:r>
      <w:r w:rsidR="00686295" w:rsidRPr="00686295">
        <w:rPr>
          <w:rFonts w:ascii="Times New Roman" w:hAnsi="Times New Roman" w:cs="Times New Roman"/>
          <w:szCs w:val="24"/>
        </w:rPr>
        <w:t>, 2012)</w:t>
      </w:r>
      <w:r w:rsidR="00AA3255">
        <w:rPr>
          <w:rFonts w:ascii="Times New Roman" w:hAnsi="Times New Roman" w:cs="Times New Roman"/>
        </w:rPr>
        <w:fldChar w:fldCharType="end"/>
      </w:r>
      <w:r w:rsidR="00AA3255">
        <w:rPr>
          <w:rFonts w:ascii="Times New Roman" w:hAnsi="Times New Roman" w:cs="Times New Roman"/>
        </w:rPr>
        <w:t xml:space="preserve">, although there are exceptions </w:t>
      </w:r>
      <w:r w:rsidR="00CA53D2">
        <w:rPr>
          <w:rFonts w:ascii="Times New Roman" w:hAnsi="Times New Roman" w:cs="Times New Roman"/>
        </w:rPr>
        <w:fldChar w:fldCharType="begin"/>
      </w:r>
      <w:r w:rsidR="00CA53D2">
        <w:rPr>
          <w:rFonts w:ascii="Times New Roman" w:hAnsi="Times New Roman" w:cs="Times New Roman"/>
        </w:rPr>
        <w:instrText xml:space="preserve"> ADDIN ZOTERO_ITEM CSL_CITATION {"citationID":"a2gp8ihud28","properties":{"formattedCitation":"{\\rtf (Santiago {\\i{}et al.}, 2012)}","plainCitation":"(Santiago et al., 2012)"},"citationItems":[{"id":1780,"uris":["http://zotero.org/users/4234815/items/3VRZ5SFF"],"uri":["http://zotero.org/users/4234815/items/3VRZ5SFF"],"itemData":{"id":1780,"type":"article-journal","title":"Tropical tree seedling growth responses to nitrogen, phosphorus and potassium addition","container-title":"Journal of Ecology","page":"309-316","volume":"100","issue":"2","source":"Web of Science","abstract":"1. Nutrients are a critical resource for plant growth, but the elements limiting growth in tropical forests have rarely been determined. 2. We investigated the influence of nitrogen (N), phosphorus (P), potassium(K) and micronutrients on seedling biomass and nutrient allocation in a factorial nutrient fertilization experiment in lowland tropical forest at the Barro Colorado Nature Monument, Panama. We also measured 8 years of herbivory and growth for 1800 seedlings. We sought to determine the identity of limiting elements and possible nutrient interactions. 3. The five study species were Alseis blackiana, Desmopsis panamensis, Heisteria concinna, Sorocea affinis and Tetragastris panamensis. Plants grew in deeply shaded understorey with a mean canopy openness of 4.9%(+/-0.7%; 1 SE). 4. Tissue N concentration increased by 11% with N addition. Tissue P concentration increased by 16% with P addition. Tissue K increased by 4% with K addition. K addition reduced root-to-shoot biomass ratio. There was no significant effect of fertilization on specific leaf area or leaf area ratio. 5. The proportion of leaves damaged and the mean level of damage by herbivory increased with P and K addition and showed a significant P x K interaction. 6. Across all species and years, relative growth rate of height increased with K addition and with N and P in combination. Relative growth rate of leaf count trended 8.5% higher with K addition (P = 0.076). 7. We also added micronutrients in a parallel experiment. There was no effect of micronutrient addition on any seedling parameter. 8. Synthesis. K addition affected seedlings by enhancing tissue nutrient concentration, increasing herbivory, reducing root-to-shoot biomass ratio and increasing height growth. Additional effects of N or P on tissue chemistry, herbivory and growth offer support for the multiple limiting resources hypothesis. Our results suggest that seedling growth is limited by nutrients, especially K, even under highly shaded conditions in this lowland tropical forest.","DOI":"10.1111/j.1365-2745.2011.01904.x","ISSN":"0022-0477","note":"WOS:000300500800002","journalAbbreviation":"J. Ecol.","language":"English","author":[{"family":"Santiago","given":"Louis S."},{"family":"Wright","given":"S. Joseph"},{"family":"Harms","given":"Kyle E."},{"family":"Yavitt","given":"Joseph B."},{"family":"Korine","given":"Carmi"},{"family":"Garcia","given":"Milton N."},{"family":"Turner","given":"Benjamin L."}],"issued":{"date-parts":[["2012",3]]}}}],"schema":"https://github.com/citation-style-language/schema/raw/master/csl-citation.json"} </w:instrText>
      </w:r>
      <w:r w:rsidR="00CA53D2">
        <w:rPr>
          <w:rFonts w:ascii="Times New Roman" w:hAnsi="Times New Roman" w:cs="Times New Roman"/>
        </w:rPr>
        <w:fldChar w:fldCharType="separate"/>
      </w:r>
      <w:r w:rsidR="00CA53D2" w:rsidRPr="00CA53D2">
        <w:rPr>
          <w:rFonts w:ascii="Times New Roman" w:hAnsi="Times New Roman" w:cs="Times New Roman"/>
          <w:szCs w:val="24"/>
        </w:rPr>
        <w:t xml:space="preserve">(Santiago </w:t>
      </w:r>
      <w:r w:rsidR="00CA53D2" w:rsidRPr="00CA53D2">
        <w:rPr>
          <w:rFonts w:ascii="Times New Roman" w:hAnsi="Times New Roman" w:cs="Times New Roman"/>
          <w:i/>
          <w:iCs/>
          <w:szCs w:val="24"/>
        </w:rPr>
        <w:t>et al.</w:t>
      </w:r>
      <w:r w:rsidR="00CA53D2" w:rsidRPr="00CA53D2">
        <w:rPr>
          <w:rFonts w:ascii="Times New Roman" w:hAnsi="Times New Roman" w:cs="Times New Roman"/>
          <w:szCs w:val="24"/>
        </w:rPr>
        <w:t>, 2012)</w:t>
      </w:r>
      <w:r w:rsidR="00CA53D2">
        <w:rPr>
          <w:rFonts w:ascii="Times New Roman" w:hAnsi="Times New Roman" w:cs="Times New Roman"/>
        </w:rPr>
        <w:fldChar w:fldCharType="end"/>
      </w:r>
      <w:r w:rsidR="00041A46">
        <w:rPr>
          <w:rFonts w:ascii="Times New Roman" w:hAnsi="Times New Roman" w:cs="Times New Roman"/>
        </w:rPr>
        <w:t xml:space="preserve">. </w:t>
      </w:r>
      <w:r w:rsidR="002D5913">
        <w:rPr>
          <w:rFonts w:ascii="Times New Roman" w:hAnsi="Times New Roman" w:cs="Times New Roman"/>
        </w:rPr>
        <w:t xml:space="preserve">This is also consistent with other experimental manipulations, in which a stimulation of leaf area development early in an experiment can strongly affect exponential growth trajectories </w:t>
      </w:r>
      <w:r w:rsidR="002D5913">
        <w:rPr>
          <w:rFonts w:ascii="Times New Roman" w:hAnsi="Times New Roman" w:cs="Times New Roman"/>
        </w:rPr>
        <w:fldChar w:fldCharType="begin"/>
      </w:r>
      <w:r w:rsidR="002D5913">
        <w:rPr>
          <w:rFonts w:ascii="Times New Roman" w:hAnsi="Times New Roman" w:cs="Times New Roman"/>
        </w:rPr>
        <w:instrText xml:space="preserve"> ADDIN ZOTERO_ITEM CSL_CITATION {"citationID":"tV6Lok7b","properties":{"formattedCitation":"{\\rtf (Tjoelker {\\i{}et al.}, 1998; Kirschbaum, 2011; Drake {\\i{}et al.}, 2017)}","plainCitation":"(Tjoelker et al., 1998; Kirschbaum, 2011; Drake et al., 2017)"},"citationItems":[{"id":1953,"uris":["http://zotero.org/users/4234815/items/JJJUJUHX"],"uri":["http://zotero.org/users/4234815/items/JJJUJUHX"],"itemData":{"id":1953,"type":"article-journal","title":"Temperature and ontogeny mediate growth response to elevated CO2 in seedlings of five boreal tree species","container-title":"The New Phytologist","page":"197-210","volume":"140","issue":"2","source":"Cambridge Core","abstract":"We tested the extent to which growth responses to elevated carbon\ndioxide (CO2) are temperature-dependent and\nchange through early seedling ontogeny among boreal tree species of contrasting\nrelative growth rates (rgr).\nPopulus tremuloides Michx, Betula papyrifera Marsh, Larix\nlaricina (Du Roi) K. Koch, Pinus banksiana Lamb.,\nand Picea mariana (Mill.) B.S.P. were grown from seeds for 3 months\nin controlled-environment chambers at two\nCO2 concentrations (370 and 580 μmol mol−1)\nand five temperature regimes of 18/12, 21/15, 24/18, 27/21\nand\n30/24°C (light/dark). Growth increases in response to CO2\nenrichment were minimal at the lowest temperature\nand maximal at 21/15°C for the three conifers and at 24/18°C\nor higher for the two broadleaved species,\ncorresponding with differences in optimal temperatures for growth. In both\nCO2 treatments, rgr among species\nand temperatures correlated positively with leaf area ratio (lar)\n(r[ges ]0·90, P&lt;0·0001). However, at\na given lar,\nrgr was higher in elevated CO2, owing to enhanced whole-plant\nnet assimilation rate. On average in all species\nand temperatures at a common plant mass, CO2 enrichment increased\nrgr (9%) through higher whole-plant net\nassimilation rate (22%), despite declines in lar in high CO2\n(11%). Reductions in lar are thus an important\nfeedback mechanism reducing positive plant growth responses to CO2.\nProportional allocation of dry mass to roots\ndid not vary between CO2 treatments. Early in the experiment,\nproportional increases in plant dry mass in elevated\nCO2 were larger in faster-growing Populus tremuloides\nand B. papyrifera than in the slower-growing conifers.\nHowever, growth increases in response to CO2 enrichment fell\nwith time for broadleaved species and increased\nfor the conifers. With increasing plant size over time, compensatory adjustments\nto CO2 enrichment in the factors\nthat determine rgr, such as lar, were much larger in\nbroadleaves than in conifers. Thus, the hypothesis that\nfaster-growing species are more responsive to elevated CO2 was\nnot supported, given contrasting patterns of\ngrowth response to CO2 with increasing plant size and age.","ISSN":"1469-8137, 0028-646X","language":"en","author":[{"family":"Tjoelker","given":"M. G."},{"family":"Oleksyn","given":"J."},{"family":"Reich","given":"P. B."}],"issued":{"date-parts":[["1998",10]]}}},{"id":1325,"uris":["http://zotero.org/users/4234815/items/7QUAPJEI"],"uri":["http://zotero.org/users/4234815/items/7QUAPJEI"],"itemData":{"id":1325,"type":"article-journal","title":"Does Enhanced Photosynthesis Enhance Growth? Lessons Learned from CO2 Enrichment Studies","container-title":"Plant Physiology","page":"117-124","volume":"155","issue":"1","source":"www.plantphysiol.org","abstract":"Plants typically convert only 2% to 4% of the available energy in radiation into new plant growth. This low efficiency has provided an impetus for trying to genetically manipulate plants in order to achieve greater efficiencies. But to what extent can increased photosynthesis be expected to increase","DOI":"10.1104/pp.110.166819","ISSN":"0032-0889, 1532-2548","note":"PMID: 21088226","shortTitle":"Does Enhanced Photosynthesis Enhance Growth?","language":"en","author":[{"family":"Kirschbaum","given":"Miko U. F."}],"issued":{"date-parts":[["2011",1,1]]}}},{"id":917,"uris":["http://zotero.org/users/4234815/items/SYV4WXKU"],"uri":["http://zotero.org/users/4234815/items/SYV4WXKU"],"itemData":{"id":917,"type":"article-journal","title":"A common thermal niche among geographically diverse populations of the widely distributed tree species Eucalyptus tereticornis: No evidence for adaptation to climate-of-origin","container-title":"Global Change Biology","page":"5069-5082","volume":"23","issue":"12","source":"Wiley Online Library","abstract":"Impacts of climate warming depend on the degree to which plants are constrained by adaptation to their climate-of-origin or exhibit broad climatic suitability. We grew cool-origin, central and warm-origin provenances of Eucalyptus tereticornis in an array of common temperature environments from 18 to 35.5°C to determine if this widely distributed tree species consists of geographically contrasting provenances with differentiated and narrow thermal niches, or if provenances share a common thermal niche. The temperature responses of photosynthesis, respiration, and growth were equivalent across the three provenances, reflecting a common thermal niche despite a 2,200 km geographic distance and 13°C difference in mean annual temperature at seed origin. The temperature dependence of growth was primarily mediated by changes in leaf area per unit plant mass, photosynthesis, and whole-plant respiration. Thermal acclimation of leaf, stem, and root respiration moderated the increase in respiration with temperature, but acclimation was constrained at high temperatures. We conclude that this species consists of provenances that are not differentiated in their thermal responses, thus rejecting our hypothesis of adaptation to climate-of-origin and suggesting a shared thermal niche. In addition, growth declines with warming above the temperature optima were driven by reductions in whole-plant leaf area and increased respiratory carbon losses. The impacts of climate warming will nonetheless vary across the geographic range of this and other such species, depending primarily on each provenance's climate position on the temperature response curves for photosynthesis, respiration, and growth.","DOI":"10.1111/gcb.13771","ISSN":"1365-2486","shortTitle":"A common thermal niche among geographically diverse populations of the widely distributed tree species Eucalyptus tereticornis","journalAbbreviation":"Glob Change Biol","language":"en","author":[{"family":"Drake","given":"John E."},{"family":"Vårhammar","given":"Angelica"},{"family":"Kumarathunge","given":"Dushan"},{"family":"Medlyn","given":"Belinda E."},{"family":"Pfautsch","given":"Sebastian"},{"family":"Reich","given":"Peter B."},{"family":"Tissue","given":"David T."},{"family":"Ghannoum","given":"Oula"},{"family":"Tjoelker","given":"Mark G."}],"issued":{"date-parts":[["2017",12,1]]}}}],"schema":"https://github.com/citation-style-language/schema/raw/master/csl-citation.json"} </w:instrText>
      </w:r>
      <w:r w:rsidR="002D5913">
        <w:rPr>
          <w:rFonts w:ascii="Times New Roman" w:hAnsi="Times New Roman" w:cs="Times New Roman"/>
        </w:rPr>
        <w:fldChar w:fldCharType="separate"/>
      </w:r>
      <w:r w:rsidR="002D5913" w:rsidRPr="002D5913">
        <w:rPr>
          <w:rFonts w:ascii="Times New Roman" w:hAnsi="Times New Roman" w:cs="Times New Roman"/>
          <w:szCs w:val="24"/>
        </w:rPr>
        <w:t xml:space="preserve">(Tjoelker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xml:space="preserve">, 1998; Kirschbaum, 2011; Drake </w:t>
      </w:r>
      <w:r w:rsidR="002D5913" w:rsidRPr="002D5913">
        <w:rPr>
          <w:rFonts w:ascii="Times New Roman" w:hAnsi="Times New Roman" w:cs="Times New Roman"/>
          <w:i/>
          <w:iCs/>
          <w:szCs w:val="24"/>
        </w:rPr>
        <w:t>et al.</w:t>
      </w:r>
      <w:r w:rsidR="002D5913" w:rsidRPr="002D5913">
        <w:rPr>
          <w:rFonts w:ascii="Times New Roman" w:hAnsi="Times New Roman" w:cs="Times New Roman"/>
          <w:szCs w:val="24"/>
        </w:rPr>
        <w:t>, 2017)</w:t>
      </w:r>
      <w:r w:rsidR="002D5913">
        <w:rPr>
          <w:rFonts w:ascii="Times New Roman" w:hAnsi="Times New Roman" w:cs="Times New Roman"/>
        </w:rPr>
        <w:fldChar w:fldCharType="end"/>
      </w:r>
      <w:r w:rsidR="002D5913">
        <w:rPr>
          <w:rFonts w:ascii="Times New Roman" w:hAnsi="Times New Roman" w:cs="Times New Roman"/>
        </w:rPr>
        <w:t>.</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7C845911" w14:textId="380BA946" w:rsidR="002D5913" w:rsidRDefault="00374242">
      <w:pPr>
        <w:spacing w:line="360" w:lineRule="auto"/>
        <w:rPr>
          <w:rFonts w:ascii="Times New Roman" w:hAnsi="Times New Roman" w:cs="Times New Roman"/>
        </w:rPr>
      </w:pPr>
      <w:r w:rsidRPr="009B00B8">
        <w:rPr>
          <w:rFonts w:ascii="Times New Roman" w:hAnsi="Times New Roman" w:cs="Times New Roman"/>
        </w:rPr>
        <w:lastRenderedPageBreak/>
        <w:tab/>
      </w:r>
      <w:r w:rsidR="009B4F10">
        <w:rPr>
          <w:rFonts w:ascii="Times New Roman" w:hAnsi="Times New Roman" w:cs="Times New Roman"/>
        </w:rPr>
        <w:t>W</w:t>
      </w:r>
      <w:r w:rsidR="002D5913">
        <w:rPr>
          <w:rFonts w:ascii="Times New Roman" w:hAnsi="Times New Roman" w:cs="Times New Roman"/>
        </w:rPr>
        <w:t>e did not detect any significant effec</w:t>
      </w:r>
      <w:r w:rsidR="00FC55D3">
        <w:rPr>
          <w:rFonts w:ascii="Times New Roman" w:hAnsi="Times New Roman" w:cs="Times New Roman"/>
        </w:rPr>
        <w:t>t</w:t>
      </w:r>
      <w:r w:rsidR="002D5913">
        <w:rPr>
          <w:rFonts w:ascii="Times New Roman" w:hAnsi="Times New Roman" w:cs="Times New Roman"/>
        </w:rPr>
        <w:t xml:space="preserve">s of </w:t>
      </w:r>
      <w:r w:rsidRPr="009B00B8">
        <w:rPr>
          <w:rFonts w:ascii="Times New Roman" w:hAnsi="Times New Roman" w:cs="Times New Roman"/>
        </w:rPr>
        <w:t xml:space="preserve">drought </w:t>
      </w:r>
      <w:r w:rsidR="002D5913">
        <w:rPr>
          <w:rFonts w:ascii="Times New Roman" w:hAnsi="Times New Roman" w:cs="Times New Roman"/>
        </w:rPr>
        <w:t>on</w:t>
      </w:r>
      <w:r w:rsidR="009B4F10">
        <w:rPr>
          <w:rFonts w:ascii="Times New Roman" w:hAnsi="Times New Roman" w:cs="Times New Roman"/>
        </w:rPr>
        <w:t xml:space="preserve"> C partitioning. T</w:t>
      </w:r>
      <w:r w:rsidR="00686295">
        <w:rPr>
          <w:rFonts w:ascii="Times New Roman" w:hAnsi="Times New Roman" w:cs="Times New Roman"/>
        </w:rPr>
        <w:t>he drought</w:t>
      </w:r>
      <w:r w:rsidR="002D5913">
        <w:rPr>
          <w:rFonts w:ascii="Times New Roman" w:hAnsi="Times New Roman" w:cs="Times New Roman"/>
        </w:rPr>
        <w:t xml:space="preserve"> appeared to reduce</w:t>
      </w:r>
      <w:r w:rsidR="00686295">
        <w:rPr>
          <w:rFonts w:ascii="Times New Roman" w:hAnsi="Times New Roman" w:cs="Times New Roman"/>
        </w:rPr>
        <w:t xml:space="preserve"> all C fluxes proportionally, such that the ratios of C fluxes to GPP was unchanged. </w:t>
      </w:r>
      <w:r w:rsidR="00FD032F">
        <w:rPr>
          <w:rFonts w:ascii="Times New Roman" w:hAnsi="Times New Roman" w:cs="Times New Roman"/>
        </w:rPr>
        <w:t xml:space="preserve">We recognize that our ability to resolve C partitioning belowground </w:t>
      </w:r>
      <w:r w:rsidR="00686295">
        <w:rPr>
          <w:rFonts w:ascii="Times New Roman" w:hAnsi="Times New Roman" w:cs="Times New Roman"/>
        </w:rPr>
        <w:t>was</w:t>
      </w:r>
      <w:r w:rsidR="00FD032F">
        <w:rPr>
          <w:rFonts w:ascii="Times New Roman" w:hAnsi="Times New Roman" w:cs="Times New Roman"/>
        </w:rPr>
        <w:t xml:space="preserve"> limited by the nature of the measurements based on the residual, and our lack of root biomass measurements </w:t>
      </w:r>
      <w:r w:rsidR="00FC55D3">
        <w:rPr>
          <w:rFonts w:ascii="Times New Roman" w:hAnsi="Times New Roman" w:cs="Times New Roman"/>
        </w:rPr>
        <w:t>through time</w:t>
      </w:r>
      <w:r w:rsidR="00FD032F">
        <w:rPr>
          <w:rFonts w:ascii="Times New Roman" w:hAnsi="Times New Roman" w:cs="Times New Roman"/>
        </w:rPr>
        <w:t xml:space="preserve">. </w:t>
      </w:r>
      <w:r w:rsidR="002D5913">
        <w:rPr>
          <w:rFonts w:ascii="Times New Roman" w:hAnsi="Times New Roman" w:cs="Times New Roman"/>
        </w:rPr>
        <w:t xml:space="preserve">The biomass in roots relative to the total </w:t>
      </w:r>
      <w:r w:rsidR="00FC55D3">
        <w:rPr>
          <w:rFonts w:ascii="Times New Roman" w:hAnsi="Times New Roman" w:cs="Times New Roman"/>
        </w:rPr>
        <w:t xml:space="preserve">at the harvest </w:t>
      </w:r>
      <w:r w:rsidR="002D5913">
        <w:rPr>
          <w:rFonts w:ascii="Times New Roman" w:hAnsi="Times New Roman" w:cs="Times New Roman"/>
        </w:rPr>
        <w:t>(root mass ratio; Fig 3b) d</w:t>
      </w:r>
      <w:r w:rsidR="00FC55D3">
        <w:rPr>
          <w:rFonts w:ascii="Times New Roman" w:hAnsi="Times New Roman" w:cs="Times New Roman"/>
        </w:rPr>
        <w:t>id</w:t>
      </w:r>
      <w:r w:rsidR="002D5913">
        <w:rPr>
          <w:rFonts w:ascii="Times New Roman" w:hAnsi="Times New Roman" w:cs="Times New Roman"/>
        </w:rPr>
        <w:t xml:space="preserve"> indicate an interactive effect of drought and warming</w:t>
      </w:r>
      <w:r w:rsidR="00FC55D3">
        <w:rPr>
          <w:rFonts w:ascii="Times New Roman" w:hAnsi="Times New Roman" w:cs="Times New Roman"/>
        </w:rPr>
        <w:t>, possibly via</w:t>
      </w:r>
      <w:r w:rsidR="002D5913">
        <w:rPr>
          <w:rFonts w:ascii="Times New Roman" w:hAnsi="Times New Roman" w:cs="Times New Roman"/>
        </w:rPr>
        <w:t xml:space="preserve"> </w:t>
      </w:r>
      <w:r w:rsidR="009B4F10">
        <w:rPr>
          <w:rFonts w:ascii="Times New Roman" w:hAnsi="Times New Roman" w:cs="Times New Roman"/>
        </w:rPr>
        <w:t>small differences</w:t>
      </w:r>
      <w:r w:rsidR="002D5913">
        <w:rPr>
          <w:rFonts w:ascii="Times New Roman" w:hAnsi="Times New Roman" w:cs="Times New Roman"/>
        </w:rPr>
        <w:t xml:space="preserve"> in</w:t>
      </w:r>
      <w:r w:rsidR="009B4F10">
        <w:rPr>
          <w:rFonts w:ascii="Times New Roman" w:hAnsi="Times New Roman" w:cs="Times New Roman"/>
        </w:rPr>
        <w:t xml:space="preserve"> the</w:t>
      </w:r>
      <w:r w:rsidR="002D5913">
        <w:rPr>
          <w:rFonts w:ascii="Times New Roman" w:hAnsi="Times New Roman" w:cs="Times New Roman"/>
        </w:rPr>
        <w:t xml:space="preserve"> </w:t>
      </w:r>
      <w:r w:rsidR="00A04E94">
        <w:rPr>
          <w:rFonts w:ascii="Times New Roman" w:hAnsi="Times New Roman" w:cs="Times New Roman"/>
        </w:rPr>
        <w:t>partitioning</w:t>
      </w:r>
      <w:r w:rsidR="009B4F10">
        <w:rPr>
          <w:rFonts w:ascii="Times New Roman" w:hAnsi="Times New Roman" w:cs="Times New Roman"/>
        </w:rPr>
        <w:t xml:space="preserve"> of GPP </w:t>
      </w:r>
      <w:r w:rsidR="002D5913">
        <w:rPr>
          <w:rFonts w:ascii="Times New Roman" w:hAnsi="Times New Roman" w:cs="Times New Roman"/>
        </w:rPr>
        <w:t xml:space="preserve">to roots </w:t>
      </w:r>
      <w:r w:rsidR="00FC55D3">
        <w:rPr>
          <w:rFonts w:ascii="Times New Roman" w:hAnsi="Times New Roman" w:cs="Times New Roman"/>
        </w:rPr>
        <w:t>that accumulated over time</w:t>
      </w:r>
      <w:r w:rsidR="002D5913">
        <w:rPr>
          <w:rFonts w:ascii="Times New Roman" w:hAnsi="Times New Roman" w:cs="Times New Roman"/>
        </w:rPr>
        <w:t>.</w:t>
      </w:r>
      <w:r w:rsidR="00B376B3">
        <w:rPr>
          <w:rFonts w:ascii="Times New Roman" w:hAnsi="Times New Roman" w:cs="Times New Roman"/>
        </w:rPr>
        <w:t xml:space="preserve"> Perhaps the ambient temperature trees had sufficient carbohydrate reserves to fuel additional root growth in the drought treatment, while warmed temperature trees were consuming more carbohydrates aboveground</w:t>
      </w:r>
      <w:r w:rsidR="002D5913">
        <w:rPr>
          <w:rFonts w:ascii="Times New Roman" w:hAnsi="Times New Roman" w:cs="Times New Roman"/>
        </w:rPr>
        <w:t xml:space="preserve"> </w:t>
      </w:r>
      <w:r w:rsidR="00B376B3">
        <w:rPr>
          <w:rFonts w:ascii="Times New Roman" w:hAnsi="Times New Roman" w:cs="Times New Roman"/>
        </w:rPr>
        <w:t>and were thus unable to increase root growth in the drought. This situation, while speculative, may explain the observed interaction between warming and drought on root mass ratio (Fig. 3b).</w:t>
      </w:r>
    </w:p>
    <w:p w14:paraId="124D4EBD" w14:textId="5EDADB6C" w:rsidR="005B039E" w:rsidRPr="00B256B7" w:rsidRDefault="009B4F10" w:rsidP="002D5913">
      <w:pPr>
        <w:spacing w:line="360" w:lineRule="auto"/>
        <w:ind w:firstLine="720"/>
        <w:rPr>
          <w:rFonts w:ascii="Times New Roman" w:hAnsi="Times New Roman" w:cs="Times New Roman"/>
        </w:rPr>
      </w:pPr>
      <w:r>
        <w:rPr>
          <w:rFonts w:ascii="Times New Roman" w:hAnsi="Times New Roman" w:cs="Times New Roman"/>
        </w:rPr>
        <w:t xml:space="preserve">Trees acquired water from deep in the soil profile during the drought. </w:t>
      </w:r>
      <w:r w:rsidR="002059F3">
        <w:rPr>
          <w:rFonts w:ascii="Times New Roman" w:hAnsi="Times New Roman" w:cs="Times New Roman"/>
        </w:rPr>
        <w:t xml:space="preserve">Leaf predawn water potential declined to only approximately -0.6 MPa, which is a moderate value that is not indicative of </w:t>
      </w:r>
      <w:r w:rsidR="00591041">
        <w:rPr>
          <w:rFonts w:ascii="Times New Roman" w:hAnsi="Times New Roman" w:cs="Times New Roman"/>
        </w:rPr>
        <w:t xml:space="preserve">pronounced </w:t>
      </w:r>
      <w:r w:rsidR="002059F3">
        <w:rPr>
          <w:rFonts w:ascii="Times New Roman" w:hAnsi="Times New Roman" w:cs="Times New Roman"/>
        </w:rPr>
        <w:t>water stress</w:t>
      </w:r>
      <w:r w:rsidR="00686295">
        <w:rPr>
          <w:rFonts w:ascii="Times New Roman" w:hAnsi="Times New Roman" w:cs="Times New Roman"/>
        </w:rPr>
        <w:t>.</w:t>
      </w:r>
      <w:r w:rsidR="002059F3">
        <w:rPr>
          <w:rFonts w:ascii="Times New Roman" w:hAnsi="Times New Roman" w:cs="Times New Roman"/>
        </w:rPr>
        <w:t xml:space="preserve"> </w:t>
      </w:r>
      <w:r w:rsidR="005B039E">
        <w:rPr>
          <w:rFonts w:ascii="Times New Roman" w:hAnsi="Times New Roman" w:cs="Times New Roman"/>
        </w:rPr>
        <w:t>The acq</w:t>
      </w:r>
      <w:r w:rsidR="00686295">
        <w:rPr>
          <w:rFonts w:ascii="Times New Roman" w:hAnsi="Times New Roman" w:cs="Times New Roman"/>
        </w:rPr>
        <w:t>uisition of deep soil water is</w:t>
      </w:r>
      <w:r w:rsidR="005B039E">
        <w:rPr>
          <w:rFonts w:ascii="Times New Roman" w:hAnsi="Times New Roman" w:cs="Times New Roman"/>
        </w:rPr>
        <w:t xml:space="preserve"> common </w:t>
      </w:r>
      <w:r w:rsidR="00686295">
        <w:rPr>
          <w:rFonts w:ascii="Times New Roman" w:hAnsi="Times New Roman" w:cs="Times New Roman"/>
        </w:rPr>
        <w:t>across</w:t>
      </w:r>
      <w:r w:rsidR="00F53286">
        <w:rPr>
          <w:rFonts w:ascii="Times New Roman" w:hAnsi="Times New Roman" w:cs="Times New Roman"/>
        </w:rPr>
        <w:t xml:space="preserve"> ecosystems, including but not </w:t>
      </w:r>
      <w:r w:rsidR="00686295">
        <w:rPr>
          <w:rFonts w:ascii="Times New Roman" w:hAnsi="Times New Roman" w:cs="Times New Roman"/>
        </w:rPr>
        <w:t>limited</w:t>
      </w:r>
      <w:r w:rsidR="00F53286">
        <w:rPr>
          <w:rFonts w:ascii="Times New Roman" w:hAnsi="Times New Roman" w:cs="Times New Roman"/>
        </w:rPr>
        <w:t xml:space="preserve"> to </w:t>
      </w:r>
      <w:r w:rsidR="00F53286">
        <w:rPr>
          <w:rFonts w:ascii="Times New Roman" w:hAnsi="Times New Roman" w:cs="Times New Roman"/>
          <w:i/>
        </w:rPr>
        <w:t xml:space="preserve">Eucalyptus spp </w:t>
      </w:r>
      <w:r w:rsidR="00F53286">
        <w:rPr>
          <w:rFonts w:ascii="Times New Roman" w:hAnsi="Times New Roman" w:cs="Times New Roman"/>
          <w:i/>
        </w:rPr>
        <w:fldChar w:fldCharType="begin"/>
      </w:r>
      <w:r w:rsidR="00F53286">
        <w:rPr>
          <w:rFonts w:ascii="Times New Roman" w:hAnsi="Times New Roman" w:cs="Times New Roman"/>
          <w:i/>
        </w:rPr>
        <w:instrText xml:space="preserve"> ADDIN ZOTERO_ITEM CSL_CITATION {"citationID":"atl3v377n","properties":{"formattedCitation":"{\\rtf (Eamus {\\i{}et al.}, 2015)}","plainCitation":"(Eamus et al., 2015)"},"citationItems":[{"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F53286" w:rsidRPr="00F53286">
        <w:rPr>
          <w:rFonts w:ascii="Times New Roman" w:hAnsi="Times New Roman" w:cs="Times New Roman"/>
          <w:szCs w:val="24"/>
        </w:rPr>
        <w:t xml:space="preserve">(Eamus </w:t>
      </w:r>
      <w:r w:rsidR="00F53286" w:rsidRPr="00F53286">
        <w:rPr>
          <w:rFonts w:ascii="Times New Roman" w:hAnsi="Times New Roman" w:cs="Times New Roman"/>
          <w:i/>
          <w:iCs/>
          <w:szCs w:val="24"/>
        </w:rPr>
        <w:t>et al.</w:t>
      </w:r>
      <w:r w:rsidR="00F53286" w:rsidRPr="00F53286">
        <w:rPr>
          <w:rFonts w:ascii="Times New Roman" w:hAnsi="Times New Roman" w:cs="Times New Roman"/>
          <w:szCs w:val="24"/>
        </w:rPr>
        <w:t>, 2015)</w:t>
      </w:r>
      <w:r w:rsidR="00F53286">
        <w:rPr>
          <w:rFonts w:ascii="Times New Roman" w:hAnsi="Times New Roman" w:cs="Times New Roman"/>
          <w:i/>
        </w:rPr>
        <w:fldChar w:fldCharType="end"/>
      </w:r>
      <w:r w:rsidR="00686295">
        <w:rPr>
          <w:rFonts w:ascii="Times New Roman" w:hAnsi="Times New Roman" w:cs="Times New Roman"/>
        </w:rPr>
        <w:t>. P</w:t>
      </w:r>
      <w:r w:rsidR="00F53286">
        <w:rPr>
          <w:rFonts w:ascii="Times New Roman" w:hAnsi="Times New Roman" w:cs="Times New Roman"/>
        </w:rPr>
        <w:t>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r w:rsidR="00FC55D3">
        <w:rPr>
          <w:rFonts w:ascii="Times New Roman" w:hAnsi="Times New Roman" w:cs="Times New Roman"/>
        </w:rPr>
        <w:t>, and several</w:t>
      </w:r>
      <w:r w:rsidR="00B256B7">
        <w:rPr>
          <w:rFonts w:ascii="Times New Roman" w:hAnsi="Times New Roman" w:cs="Times New Roman"/>
        </w:rPr>
        <w:t xml:space="preserve"> </w:t>
      </w:r>
      <w:r w:rsidR="00591041">
        <w:rPr>
          <w:rFonts w:ascii="Times New Roman" w:hAnsi="Times New Roman" w:cs="Times New Roman"/>
        </w:rPr>
        <w:t>e</w:t>
      </w:r>
      <w:r w:rsidR="00B256B7">
        <w:rPr>
          <w:rFonts w:ascii="Times New Roman" w:hAnsi="Times New Roman" w:cs="Times New Roman"/>
        </w:rPr>
        <w:t>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w:t>
      </w:r>
      <w:r w:rsidR="00FC55D3">
        <w:rPr>
          <w:rFonts w:ascii="Times New Roman" w:hAnsi="Times New Roman" w:cs="Times New Roman"/>
        </w:rPr>
        <w:t xml:space="preserve"> </w:t>
      </w:r>
      <w:r w:rsidR="00FC55D3">
        <w:rPr>
          <w:rFonts w:ascii="Times New Roman" w:hAnsi="Times New Roman" w:cs="Times New Roman"/>
        </w:rPr>
        <w:fldChar w:fldCharType="begin"/>
      </w:r>
      <w:r w:rsidR="00FC55D3">
        <w:rPr>
          <w:rFonts w:ascii="Times New Roman" w:hAnsi="Times New Roman" w:cs="Times New Roman"/>
        </w:rPr>
        <w:instrText xml:space="preserve"> ADDIN ZOTERO_ITEM CSL_CITATION {"citationID":"fWnJ4NYK","properties":{"formattedCitation":"{\\rtf (Mensforth {\\i{}et al.}, 1994; Pfautsch {\\i{}et al.}, 2011, 2015; Zolfaghar {\\i{}et al.}, 2017)}","plainCitation":"(Mensforth et al., 1994; Pfautsch et al., 2011, 2015; Zolfaghar et al., 2017)"},"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id":1960,"uris":["http://zotero.org/users/4234815/items/JGJJTSS2"],"uri":["http://zotero.org/users/4234815/items/JGJJTSS2"],"itemData":{"id":1960,"type":"article-journal","title":"Diurnal patterns of water use in Eucalyptus victrix indicate pronounced desiccation–rehydration cycles despite unlimited water supply","container-title":"Tree Physiology","page":"1041-1051","volume":"31","issue":"10","source":"academic.oup.com","abstract":"Abstract.  Knowledge about nocturnal transpiration (Enight) of trees is increasing and its impact on regional water and carbon balance has been recognized. Most","DOI":"10.1093/treephys/tpr082","ISSN":"0829-318X","journalAbbreviation":"Tree Physiol","language":"en","author":[{"family":"Pfautsch","given":"Sebastian"},{"family":"Keitel","given":"Claudia"},{"family":"Turnbull","given":"Tarryn L."},{"family":"Braimbridge","given":"Mike J."},{"family":"Wright","given":"Thomas E."},{"family":"Simpson","given":"Robert R."},{"family":"O'Brien","given":"Jessica A."},{"family":"Adams","given":"Mark A."}],"issued":{"date-parts":[["2011",10,1]]}}},{"id":621,"uris":["http://zotero.org/users/4234815/items/R97YBTIZ"],"uri":["http://zotero.org/users/4234815/items/R97YBTIZ"],"itemData":{"id":621,"type":"article-journal","title":"Assessing the impact of large‐scale water table modifications on riparian trees: a case study from Australia","container-title":"Ecohydrology","page":"642-651","volume":"8","issue":"4","source":"onlinelibrary.wiley.com","DOI":"10.1002/eco.1531","ISSN":"1936-0592","shortTitle":"Assessing the impact of large‐scale water table modifications on riparian trees","language":"en","author":[{"family":"Pfautsch","given":"Sebastian"},{"family":"Dodson","given":"Wade"},{"family":"Madden","given":"Sally"},{"family":"Adams","given":"Mark A."}],"issued":{"date-parts":[["2015",6,1]]}}},{"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FC55D3">
        <w:rPr>
          <w:rFonts w:ascii="Times New Roman" w:hAnsi="Times New Roman" w:cs="Times New Roman"/>
        </w:rPr>
        <w:fldChar w:fldCharType="separate"/>
      </w:r>
      <w:r w:rsidR="00FC55D3" w:rsidRPr="00FC55D3">
        <w:rPr>
          <w:rFonts w:ascii="Times New Roman" w:hAnsi="Times New Roman" w:cs="Times New Roman"/>
          <w:szCs w:val="24"/>
        </w:rPr>
        <w:t xml:space="preserve">(Mensforth </w:t>
      </w:r>
      <w:r w:rsidR="00FC55D3" w:rsidRPr="00FC55D3">
        <w:rPr>
          <w:rFonts w:ascii="Times New Roman" w:hAnsi="Times New Roman" w:cs="Times New Roman"/>
          <w:i/>
          <w:iCs/>
          <w:szCs w:val="24"/>
        </w:rPr>
        <w:t>et al.</w:t>
      </w:r>
      <w:r w:rsidR="00FC55D3" w:rsidRPr="00FC55D3">
        <w:rPr>
          <w:rFonts w:ascii="Times New Roman" w:hAnsi="Times New Roman" w:cs="Times New Roman"/>
          <w:szCs w:val="24"/>
        </w:rPr>
        <w:t xml:space="preserve">, 1994; Pfautsch </w:t>
      </w:r>
      <w:r w:rsidR="00FC55D3" w:rsidRPr="00FC55D3">
        <w:rPr>
          <w:rFonts w:ascii="Times New Roman" w:hAnsi="Times New Roman" w:cs="Times New Roman"/>
          <w:i/>
          <w:iCs/>
          <w:szCs w:val="24"/>
        </w:rPr>
        <w:t>et al.</w:t>
      </w:r>
      <w:r w:rsidR="00FC55D3" w:rsidRPr="00FC55D3">
        <w:rPr>
          <w:rFonts w:ascii="Times New Roman" w:hAnsi="Times New Roman" w:cs="Times New Roman"/>
          <w:szCs w:val="24"/>
        </w:rPr>
        <w:t xml:space="preserve">, 2011, 2015; Zolfaghar </w:t>
      </w:r>
      <w:r w:rsidR="00FC55D3" w:rsidRPr="00FC55D3">
        <w:rPr>
          <w:rFonts w:ascii="Times New Roman" w:hAnsi="Times New Roman" w:cs="Times New Roman"/>
          <w:i/>
          <w:iCs/>
          <w:szCs w:val="24"/>
        </w:rPr>
        <w:t>et al.</w:t>
      </w:r>
      <w:r w:rsidR="00FC55D3" w:rsidRPr="00FC55D3">
        <w:rPr>
          <w:rFonts w:ascii="Times New Roman" w:hAnsi="Times New Roman" w:cs="Times New Roman"/>
          <w:szCs w:val="24"/>
        </w:rPr>
        <w:t>, 2017)</w:t>
      </w:r>
      <w:r w:rsidR="00FC55D3">
        <w:rPr>
          <w:rFonts w:ascii="Times New Roman" w:hAnsi="Times New Roman" w:cs="Times New Roman"/>
        </w:rPr>
        <w:fldChar w:fldCharType="end"/>
      </w:r>
      <w:r w:rsidR="0036405B">
        <w:rPr>
          <w:rFonts w:ascii="Times New Roman" w:hAnsi="Times New Roman" w:cs="Times New Roman"/>
        </w:rPr>
        <w:t xml:space="preserve">. </w:t>
      </w:r>
      <w:r w:rsidR="00FC55D3">
        <w:rPr>
          <w:rFonts w:ascii="Times New Roman" w:hAnsi="Times New Roman" w:cs="Times New Roman"/>
        </w:rPr>
        <w:t xml:space="preserve">Furthermore,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w:t>
      </w:r>
      <w:r w:rsidR="00686295">
        <w:rPr>
          <w:rFonts w:ascii="Times New Roman" w:hAnsi="Times New Roman" w:cs="Times New Roman"/>
        </w:rPr>
        <w:t>moderate</w:t>
      </w:r>
      <w:r w:rsidR="00743AA6">
        <w:rPr>
          <w:rFonts w:ascii="Times New Roman" w:hAnsi="Times New Roman" w:cs="Times New Roman"/>
        </w:rPr>
        <w:t xml:space="preserve">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3AAD1C2A" w14:textId="5AD0A8FB" w:rsidR="00563E99"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environmental drivers such as temperature. That is, the observations presented here are not consistent with static partitioning schemes with fixed and constant partitioni</w:t>
      </w:r>
      <w:r w:rsidR="009B4F10">
        <w:rPr>
          <w:rFonts w:ascii="Times New Roman" w:hAnsi="Times New Roman" w:cs="Times New Roman"/>
        </w:rPr>
        <w:t>ng of GPP into component fluxes.</w:t>
      </w:r>
      <w:r w:rsidR="00DD278D">
        <w:rPr>
          <w:rFonts w:ascii="Times New Roman" w:hAnsi="Times New Roman" w:cs="Times New Roman"/>
        </w:rPr>
        <w:t xml:space="preserve"> Aggregated over longer time periods, our average partitioning coefficients (approximately 30% of GPP to aboveground respiration, 43% of GPP to aboveground growth, and 27% to belowground fluxes) are comparable with values used in some ecosystem models</w:t>
      </w:r>
      <w:r w:rsidR="00D203CA">
        <w:rPr>
          <w:rFonts w:ascii="Times New Roman" w:hAnsi="Times New Roman" w:cs="Times New Roman"/>
        </w:rPr>
        <w:t xml:space="preserve"> </w:t>
      </w:r>
      <w:r w:rsidR="00D203CA">
        <w:rPr>
          <w:rFonts w:ascii="Times New Roman" w:hAnsi="Times New Roman" w:cs="Times New Roman"/>
        </w:rPr>
        <w:fldChar w:fldCharType="begin"/>
      </w:r>
      <w:r w:rsidR="00D203CA">
        <w:rPr>
          <w:rFonts w:ascii="Times New Roman" w:hAnsi="Times New Roman" w:cs="Times New Roman"/>
        </w:rPr>
        <w:instrText xml:space="preserve"> ADDIN ZOTERO_ITEM CSL_CITATION {"citationID":"a1tuqo9gv7u","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D203CA">
        <w:rPr>
          <w:rFonts w:ascii="Times New Roman" w:hAnsi="Times New Roman" w:cs="Times New Roman"/>
        </w:rPr>
        <w:fldChar w:fldCharType="separate"/>
      </w:r>
      <w:r w:rsidR="00D203CA" w:rsidRPr="00D203CA">
        <w:rPr>
          <w:rFonts w:ascii="Times New Roman" w:hAnsi="Times New Roman" w:cs="Times New Roman"/>
          <w:szCs w:val="24"/>
        </w:rPr>
        <w:t xml:space="preserve">(De Kauwe </w:t>
      </w:r>
      <w:r w:rsidR="00D203CA" w:rsidRPr="00D203CA">
        <w:rPr>
          <w:rFonts w:ascii="Times New Roman" w:hAnsi="Times New Roman" w:cs="Times New Roman"/>
          <w:i/>
          <w:iCs/>
          <w:szCs w:val="24"/>
        </w:rPr>
        <w:t>et al.</w:t>
      </w:r>
      <w:r w:rsidR="00D203CA" w:rsidRPr="00D203CA">
        <w:rPr>
          <w:rFonts w:ascii="Times New Roman" w:hAnsi="Times New Roman" w:cs="Times New Roman"/>
          <w:szCs w:val="24"/>
        </w:rPr>
        <w:t>, 2014)</w:t>
      </w:r>
      <w:r w:rsidR="00D203CA">
        <w:rPr>
          <w:rFonts w:ascii="Times New Roman" w:hAnsi="Times New Roman" w:cs="Times New Roman"/>
        </w:rPr>
        <w:fldChar w:fldCharType="end"/>
      </w:r>
      <w:r w:rsidR="00DD278D">
        <w:rPr>
          <w:rFonts w:ascii="Times New Roman" w:hAnsi="Times New Roman" w:cs="Times New Roman"/>
        </w:rPr>
        <w:t>.</w:t>
      </w:r>
      <w:r w:rsidR="00B93F9C">
        <w:rPr>
          <w:rFonts w:ascii="Times New Roman" w:hAnsi="Times New Roman" w:cs="Times New Roman"/>
        </w:rPr>
        <w:t xml:space="preserve"> </w:t>
      </w:r>
      <w:r w:rsidR="00DD278D">
        <w:rPr>
          <w:rFonts w:ascii="Times New Roman" w:hAnsi="Times New Roman" w:cs="Times New Roman"/>
        </w:rPr>
        <w:t xml:space="preserve">The </w:t>
      </w:r>
      <w:r w:rsidR="00B93F9C">
        <w:rPr>
          <w:rFonts w:ascii="Times New Roman" w:hAnsi="Times New Roman" w:cs="Times New Roman"/>
        </w:rPr>
        <w:t xml:space="preserve">observations </w:t>
      </w:r>
      <w:r w:rsidR="00B93F9C">
        <w:rPr>
          <w:rFonts w:ascii="Times New Roman" w:hAnsi="Times New Roman" w:cs="Times New Roman"/>
        </w:rPr>
        <w:lastRenderedPageBreak/>
        <w:t xml:space="preserve">presented here are also not consistent with a dynamic C partitioning scheme based on Sprengel and Leibig’s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It appears that these trees partially utilize a non-structural carbohydrate storage reserve to fuel growth and metabolism during the hot summer. Based on these observations, we suggest that </w:t>
      </w:r>
      <w:r w:rsidR="009B4F10">
        <w:rPr>
          <w:rFonts w:ascii="Times New Roman" w:hAnsi="Times New Roman" w:cs="Times New Roman"/>
        </w:rPr>
        <w:t>a dynamic</w:t>
      </w:r>
      <w:r w:rsidR="002C57D4">
        <w:rPr>
          <w:rFonts w:ascii="Times New Roman" w:hAnsi="Times New Roman" w:cs="Times New Roman"/>
        </w:rPr>
        <w:t xml:space="preserve"> allocation scheme </w:t>
      </w:r>
      <w:r w:rsidR="00DD278D">
        <w:rPr>
          <w:rFonts w:ascii="Times New Roman" w:hAnsi="Times New Roman" w:cs="Times New Roman"/>
        </w:rPr>
        <w:t xml:space="preserve">incorporating a dynamic carbohydrate reserve </w:t>
      </w:r>
      <w:r w:rsidR="002C57D4">
        <w:rPr>
          <w:rFonts w:ascii="Times New Roman" w:hAnsi="Times New Roman" w:cs="Times New Roman"/>
        </w:rPr>
        <w:t xml:space="preserve">may be appropriate for future </w:t>
      </w:r>
      <w:r w:rsidR="00484096">
        <w:rPr>
          <w:rFonts w:ascii="Times New Roman" w:hAnsi="Times New Roman" w:cs="Times New Roman"/>
        </w:rPr>
        <w:t>investigation</w:t>
      </w:r>
      <w:r w:rsidR="00DD278D">
        <w:rPr>
          <w:rFonts w:ascii="Times New Roman" w:hAnsi="Times New Roman" w:cs="Times New Roman"/>
        </w:rPr>
        <w:t xml:space="preserve"> </w:t>
      </w:r>
      <w:r w:rsidR="00DD278D">
        <w:rPr>
          <w:rFonts w:ascii="Times New Roman" w:hAnsi="Times New Roman" w:cs="Times New Roman"/>
        </w:rPr>
        <w:fldChar w:fldCharType="begin"/>
      </w:r>
      <w:r w:rsidR="00DD278D">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DD278D">
        <w:rPr>
          <w:rFonts w:ascii="Times New Roman" w:hAnsi="Times New Roman" w:cs="Times New Roman"/>
        </w:rPr>
        <w:fldChar w:fldCharType="separate"/>
      </w:r>
      <w:r w:rsidR="00DD278D" w:rsidRPr="003C7ECF">
        <w:rPr>
          <w:rFonts w:ascii="Times New Roman" w:hAnsi="Times New Roman" w:cs="Times New Roman"/>
          <w:szCs w:val="24"/>
        </w:rPr>
        <w:t>(</w:t>
      </w:r>
      <w:r w:rsidR="00DD278D">
        <w:rPr>
          <w:rFonts w:ascii="Times New Roman" w:hAnsi="Times New Roman" w:cs="Times New Roman"/>
          <w:szCs w:val="24"/>
        </w:rPr>
        <w:t xml:space="preserve">e.g., </w:t>
      </w:r>
      <w:r w:rsidR="00DD278D" w:rsidRPr="003C7ECF">
        <w:rPr>
          <w:rFonts w:ascii="Times New Roman" w:hAnsi="Times New Roman" w:cs="Times New Roman"/>
          <w:szCs w:val="24"/>
        </w:rPr>
        <w:t xml:space="preserve">Fatichi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xml:space="preserve">, 2014; Pugh </w:t>
      </w:r>
      <w:r w:rsidR="00DD278D" w:rsidRPr="003C7ECF">
        <w:rPr>
          <w:rFonts w:ascii="Times New Roman" w:hAnsi="Times New Roman" w:cs="Times New Roman"/>
          <w:i/>
          <w:iCs/>
          <w:szCs w:val="24"/>
        </w:rPr>
        <w:t>et al.</w:t>
      </w:r>
      <w:r w:rsidR="00DD278D" w:rsidRPr="003C7ECF">
        <w:rPr>
          <w:rFonts w:ascii="Times New Roman" w:hAnsi="Times New Roman" w:cs="Times New Roman"/>
          <w:szCs w:val="24"/>
        </w:rPr>
        <w:t>, 2016)</w:t>
      </w:r>
      <w:r w:rsidR="00DD278D">
        <w:rPr>
          <w:rFonts w:ascii="Times New Roman" w:hAnsi="Times New Roman" w:cs="Times New Roman"/>
        </w:rPr>
        <w:fldChar w:fldCharType="end"/>
      </w:r>
      <w:r w:rsidR="00DD278D">
        <w:rPr>
          <w:rFonts w:ascii="Times New Roman" w:hAnsi="Times New Roman" w:cs="Times New Roman"/>
        </w:rPr>
        <w:t>.</w:t>
      </w:r>
      <w:r w:rsidR="003C7ECF">
        <w:rPr>
          <w:rFonts w:ascii="Times New Roman" w:hAnsi="Times New Roman" w:cs="Times New Roman"/>
        </w:rPr>
        <w:t xml:space="preserve"> </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3DD02FCC"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w:t>
      </w:r>
      <w:r>
        <w:rPr>
          <w:rFonts w:ascii="Times New Roman" w:hAnsi="Times New Roman" w:cs="Times New Roman"/>
        </w:rPr>
        <w:t>Experimental warming increased the proportion of GPP that was allocated to aboveground uses and decreased the proportion of GPP that was allocated belowground</w:t>
      </w:r>
      <w:r w:rsidR="0014101C">
        <w:rPr>
          <w:rFonts w:ascii="Times New Roman" w:hAnsi="Times New Roman" w:cs="Times New Roman"/>
        </w:rPr>
        <w:t xml:space="preserve">. We did not detect significant changes to </w:t>
      </w:r>
      <w:r>
        <w:rPr>
          <w:rFonts w:ascii="Times New Roman" w:hAnsi="Times New Roman" w:cs="Times New Roman"/>
        </w:rPr>
        <w:t>C partitioning</w:t>
      </w:r>
      <w:r w:rsidR="0014101C">
        <w:rPr>
          <w:rFonts w:ascii="Times New Roman" w:hAnsi="Times New Roman" w:cs="Times New Roman"/>
        </w:rPr>
        <w:t xml:space="preserve"> in response to our experimental drought, although root mass fraction values were suggestive of a modest shift in partitioning belowground in the ambient temperature treatment</w:t>
      </w:r>
      <w:r>
        <w:rPr>
          <w:rFonts w:ascii="Times New Roman" w:hAnsi="Times New Roman" w:cs="Times New Roman"/>
        </w:rPr>
        <w:t xml:space="preserve">. Trees utilized deep soil water during a prolonged </w:t>
      </w:r>
      <w:r w:rsidR="00CF1EF8">
        <w:rPr>
          <w:rFonts w:ascii="Times New Roman" w:hAnsi="Times New Roman" w:cs="Times New Roman"/>
        </w:rPr>
        <w:t>summer drought with</w:t>
      </w:r>
      <w:r>
        <w:rPr>
          <w:rFonts w:ascii="Times New Roman" w:hAnsi="Times New Roman" w:cs="Times New Roman"/>
        </w:rPr>
        <w:t xml:space="preserve"> dry surface soils</w:t>
      </w:r>
      <w:r w:rsidR="006705C4">
        <w:rPr>
          <w:rFonts w:ascii="Times New Roman" w:hAnsi="Times New Roman" w:cs="Times New Roman"/>
        </w:rPr>
        <w:t xml:space="preserve"> </w:t>
      </w:r>
      <w:r w:rsidR="00D203CA">
        <w:rPr>
          <w:rFonts w:ascii="Times New Roman" w:hAnsi="Times New Roman" w:cs="Times New Roman"/>
        </w:rPr>
        <w:t>such that</w:t>
      </w:r>
      <w:r w:rsidR="00FF1160">
        <w:rPr>
          <w:rFonts w:ascii="Times New Roman" w:hAnsi="Times New Roman" w:cs="Times New Roman"/>
        </w:rPr>
        <w:t xml:space="preserve"> transpiration, photosynthesis, and growth </w:t>
      </w:r>
      <w:r w:rsidR="00D203CA">
        <w:rPr>
          <w:rFonts w:ascii="Times New Roman" w:hAnsi="Times New Roman" w:cs="Times New Roman"/>
        </w:rPr>
        <w:t>were maintained at modest values</w:t>
      </w:r>
      <w:r>
        <w:rPr>
          <w:rFonts w:ascii="Times New Roman" w:hAnsi="Times New Roman" w:cs="Times New Roman"/>
        </w:rPr>
        <w:t xml:space="preserve">. </w:t>
      </w:r>
      <w:r w:rsidR="009B3A95">
        <w:rPr>
          <w:rFonts w:ascii="Times New Roman" w:hAnsi="Times New Roman" w:cs="Times New Roman"/>
        </w:rPr>
        <w:t xml:space="preserve">A change in tree C allocation has </w:t>
      </w:r>
      <w:r w:rsidR="00FF1160">
        <w:rPr>
          <w:rFonts w:ascii="Times New Roman" w:hAnsi="Times New Roman" w:cs="Times New Roman"/>
        </w:rPr>
        <w:t xml:space="preserve">important </w:t>
      </w:r>
      <w:r w:rsidR="009B3A95">
        <w:rPr>
          <w:rFonts w:ascii="Times New Roman" w:hAnsi="Times New Roman" w:cs="Times New Roman"/>
        </w:rPr>
        <w:t>implications for tree growth, forest C storage, and soil nutrient cycling in a warmer world.</w:t>
      </w:r>
      <w:r w:rsidR="00D203CA">
        <w:rPr>
          <w:rFonts w:ascii="Times New Roman" w:hAnsi="Times New Roman" w:cs="Times New Roman"/>
        </w:rPr>
        <w:t xml:space="preserve"> In particular, increased allocation aboveground in a warmer world may stimulate leaf area development and aboveground growth during conditions of sufficient soil resource supply.</w:t>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2D1BD092" w14:textId="374CBB3F" w:rsidR="00EC30F0" w:rsidRDefault="0044491D" w:rsidP="001901AA">
      <w:pPr>
        <w:spacing w:line="360" w:lineRule="auto"/>
        <w:rPr>
          <w:rFonts w:ascii="Times New Roman" w:hAnsi="Times New Roman" w:cs="Times New Roman"/>
          <w:szCs w:val="24"/>
        </w:rPr>
      </w:pPr>
      <w:r w:rsidRPr="00EA2D30">
        <w:rPr>
          <w:rFonts w:ascii="Times New Roman" w:hAnsi="Times New Roman" w:cs="Times New Roman"/>
          <w:szCs w:val="24"/>
        </w:rPr>
        <w:t>We thank Burhan Amiji (Western Sydney University) for maintaining the site</w:t>
      </w:r>
      <w:r w:rsidR="00223EDF">
        <w:rPr>
          <w:rFonts w:ascii="Times New Roman" w:hAnsi="Times New Roman" w:cs="Times New Roman"/>
          <w:szCs w:val="24"/>
        </w:rPr>
        <w:t>, for collecting much of the growth and harvest data,</w:t>
      </w:r>
      <w:r w:rsidRPr="00EA2D30">
        <w:rPr>
          <w:rFonts w:ascii="Times New Roman" w:hAnsi="Times New Roman" w:cs="Times New Roman"/>
          <w:szCs w:val="24"/>
        </w:rPr>
        <w:t xml:space="preserve"> and for his excellent research support. This experiment was made possible through a collaboration with Sune Linder and the Swedish University of Agricultural Sciences, who designed, built, and generously provided the whole tree chambers. We also gratefully acknowledge </w:t>
      </w:r>
      <w:r w:rsidR="00223EDF">
        <w:rPr>
          <w:rFonts w:ascii="Times New Roman" w:hAnsi="Times New Roman" w:cs="Times New Roman"/>
          <w:szCs w:val="24"/>
        </w:rPr>
        <w:t>Courtney Campany (Colgate University) for his me</w:t>
      </w:r>
      <w:r w:rsidR="00DD278D">
        <w:rPr>
          <w:rFonts w:ascii="Times New Roman" w:hAnsi="Times New Roman" w:cs="Times New Roman"/>
          <w:szCs w:val="24"/>
        </w:rPr>
        <w:t>asurements of fine root biomass as well as</w:t>
      </w:r>
      <w:r w:rsidR="00223EDF">
        <w:rPr>
          <w:rFonts w:ascii="Times New Roman" w:hAnsi="Times New Roman" w:cs="Times New Roman"/>
          <w:szCs w:val="24"/>
        </w:rPr>
        <w:t xml:space="preserve"> </w:t>
      </w:r>
      <w:r w:rsidRPr="00EA2D30">
        <w:rPr>
          <w:rFonts w:ascii="Times New Roman" w:hAnsi="Times New Roman" w:cs="Times New Roman"/>
          <w:szCs w:val="24"/>
        </w:rPr>
        <w:t>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r w:rsidR="00EC30F0">
        <w:rPr>
          <w:rFonts w:ascii="Times New Roman" w:hAnsi="Times New Roman" w:cs="Times New Roman"/>
          <w:szCs w:val="24"/>
        </w:rPr>
        <w:br w:type="page"/>
      </w:r>
    </w:p>
    <w:p w14:paraId="5174900D" w14:textId="36550463" w:rsidR="001E3A64" w:rsidRDefault="001E3A64">
      <w:pPr>
        <w:rPr>
          <w:rFonts w:ascii="Times New Roman" w:hAnsi="Times New Roman" w:cs="Times New Roman"/>
          <w:szCs w:val="24"/>
        </w:rPr>
      </w:pPr>
      <w:r>
        <w:rPr>
          <w:rFonts w:ascii="Times New Roman" w:hAnsi="Times New Roman" w:cs="Times New Roman"/>
          <w:szCs w:val="24"/>
        </w:rPr>
        <w:lastRenderedPageBreak/>
        <w:t xml:space="preserve">Table 1. Estimate of aboveground growth and maintenance respiration coefficients derived from equation </w:t>
      </w:r>
      <w:r w:rsidR="0031020E">
        <w:rPr>
          <w:rFonts w:ascii="Times New Roman" w:hAnsi="Times New Roman" w:cs="Times New Roman"/>
          <w:szCs w:val="24"/>
        </w:rPr>
        <w:t>2</w:t>
      </w:r>
      <w:r>
        <w:rPr>
          <w:rFonts w:ascii="Times New Roman" w:hAnsi="Times New Roman" w:cs="Times New Roman"/>
          <w:szCs w:val="24"/>
        </w:rPr>
        <w:t>, with standard errors (SE), and 95% confidence intervals</w:t>
      </w:r>
      <w:r w:rsidR="001A73B1">
        <w:rPr>
          <w:rFonts w:ascii="Times New Roman" w:hAnsi="Times New Roman" w:cs="Times New Roman"/>
          <w:szCs w:val="24"/>
        </w:rPr>
        <w:t xml:space="preserve">; parameters were statistically equivalent across ambient and warmed treatments (all </w:t>
      </w:r>
      <w:r w:rsidR="001A73B1">
        <w:rPr>
          <w:rFonts w:ascii="Times New Roman" w:hAnsi="Times New Roman" w:cs="Times New Roman"/>
          <w:i/>
          <w:szCs w:val="24"/>
        </w:rPr>
        <w:t xml:space="preserve">P </w:t>
      </w:r>
      <w:r w:rsidR="001901AA">
        <w:rPr>
          <w:rFonts w:ascii="Times New Roman" w:hAnsi="Times New Roman" w:cs="Times New Roman"/>
          <w:szCs w:val="24"/>
        </w:rPr>
        <w:t>&gt; 0.3</w:t>
      </w:r>
      <w:r w:rsidR="001A73B1">
        <w:rPr>
          <w:rFonts w:ascii="Times New Roman" w:hAnsi="Times New Roman" w:cs="Times New Roman"/>
          <w:szCs w:val="24"/>
        </w:rPr>
        <w:t>)</w:t>
      </w:r>
      <w:r>
        <w:rPr>
          <w:rFonts w:ascii="Times New Roman" w:hAnsi="Times New Roman" w:cs="Times New Roman"/>
          <w:szCs w:val="24"/>
        </w:rPr>
        <w:t>.</w:t>
      </w:r>
    </w:p>
    <w:tbl>
      <w:tblPr>
        <w:tblStyle w:val="TableGrid"/>
        <w:tblW w:w="0" w:type="auto"/>
        <w:tblLook w:val="04A0" w:firstRow="1" w:lastRow="0" w:firstColumn="1" w:lastColumn="0" w:noHBand="0" w:noVBand="1"/>
      </w:tblPr>
      <w:tblGrid>
        <w:gridCol w:w="1795"/>
        <w:gridCol w:w="1710"/>
        <w:gridCol w:w="1440"/>
        <w:gridCol w:w="1350"/>
        <w:gridCol w:w="1440"/>
        <w:gridCol w:w="1440"/>
      </w:tblGrid>
      <w:tr w:rsidR="001E3A64" w14:paraId="40998701" w14:textId="77777777" w:rsidTr="0031020E">
        <w:trPr>
          <w:trHeight w:val="80"/>
        </w:trPr>
        <w:tc>
          <w:tcPr>
            <w:tcW w:w="1795" w:type="dxa"/>
            <w:vMerge w:val="restart"/>
          </w:tcPr>
          <w:p w14:paraId="3F1C0604" w14:textId="6A54B93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Term</w:t>
            </w:r>
          </w:p>
        </w:tc>
        <w:tc>
          <w:tcPr>
            <w:tcW w:w="1710" w:type="dxa"/>
            <w:vMerge w:val="restart"/>
          </w:tcPr>
          <w:p w14:paraId="311F9A40" w14:textId="0AE95B8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Units</w:t>
            </w:r>
          </w:p>
        </w:tc>
        <w:tc>
          <w:tcPr>
            <w:tcW w:w="2790" w:type="dxa"/>
            <w:gridSpan w:val="2"/>
          </w:tcPr>
          <w:p w14:paraId="246D5814" w14:textId="74E018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Ambient</w:t>
            </w:r>
          </w:p>
        </w:tc>
        <w:tc>
          <w:tcPr>
            <w:tcW w:w="2880" w:type="dxa"/>
            <w:gridSpan w:val="2"/>
          </w:tcPr>
          <w:p w14:paraId="11D8AE0B" w14:textId="3333A30B" w:rsidR="001E3A64" w:rsidRDefault="001A73B1"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Warmed</w:t>
            </w:r>
          </w:p>
        </w:tc>
      </w:tr>
      <w:tr w:rsidR="001E3A64" w14:paraId="7F7FA4BD" w14:textId="77777777" w:rsidTr="0031020E">
        <w:trPr>
          <w:trHeight w:val="79"/>
        </w:trPr>
        <w:tc>
          <w:tcPr>
            <w:tcW w:w="1795" w:type="dxa"/>
            <w:vMerge/>
          </w:tcPr>
          <w:p w14:paraId="090DDCC6"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710" w:type="dxa"/>
            <w:vMerge/>
          </w:tcPr>
          <w:p w14:paraId="73DB5751" w14:textId="77777777"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p>
        </w:tc>
        <w:tc>
          <w:tcPr>
            <w:tcW w:w="1440" w:type="dxa"/>
          </w:tcPr>
          <w:p w14:paraId="4DEB0516" w14:textId="0224515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350" w:type="dxa"/>
          </w:tcPr>
          <w:p w14:paraId="40B1B1E4" w14:textId="66B12EA9"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c>
          <w:tcPr>
            <w:tcW w:w="1440" w:type="dxa"/>
          </w:tcPr>
          <w:p w14:paraId="6548A383" w14:textId="6D05CE60"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Mean (SE)</w:t>
            </w:r>
          </w:p>
        </w:tc>
        <w:tc>
          <w:tcPr>
            <w:tcW w:w="1440" w:type="dxa"/>
          </w:tcPr>
          <w:p w14:paraId="7C024E38" w14:textId="12CB3496"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95% CI</w:t>
            </w:r>
          </w:p>
        </w:tc>
      </w:tr>
      <w:tr w:rsidR="001E3A64" w14:paraId="38FD1B99" w14:textId="77777777" w:rsidTr="0031020E">
        <w:tc>
          <w:tcPr>
            <w:tcW w:w="1795" w:type="dxa"/>
            <w:vAlign w:val="center"/>
          </w:tcPr>
          <w:p w14:paraId="5CDD153E" w14:textId="7BCCADC0" w:rsidR="001E3A64" w:rsidRDefault="0031020E"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g</w:t>
            </w:r>
            <w:r>
              <w:rPr>
                <w:rFonts w:ascii="Times New Roman" w:hAnsi="Times New Roman" w:cs="Times New Roman"/>
                <w:szCs w:val="24"/>
                <w:vertAlign w:val="subscript"/>
              </w:rPr>
              <w:t>r</w:t>
            </w:r>
            <w:r w:rsidR="001E3A64">
              <w:rPr>
                <w:rFonts w:ascii="Times New Roman" w:hAnsi="Times New Roman" w:cs="Times New Roman"/>
                <w:szCs w:val="24"/>
              </w:rPr>
              <w:t xml:space="preserve"> (growth respiration rate)</w:t>
            </w:r>
          </w:p>
        </w:tc>
        <w:tc>
          <w:tcPr>
            <w:tcW w:w="1710" w:type="dxa"/>
            <w:vAlign w:val="center"/>
          </w:tcPr>
          <w:p w14:paraId="2884CA3C" w14:textId="15EAB6A4"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growth</w:t>
            </w:r>
          </w:p>
        </w:tc>
        <w:tc>
          <w:tcPr>
            <w:tcW w:w="1440" w:type="dxa"/>
            <w:vAlign w:val="center"/>
          </w:tcPr>
          <w:p w14:paraId="1FF9CD7A" w14:textId="0D70E1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32 (0.02)</w:t>
            </w:r>
          </w:p>
        </w:tc>
        <w:tc>
          <w:tcPr>
            <w:tcW w:w="1350" w:type="dxa"/>
            <w:vAlign w:val="center"/>
          </w:tcPr>
          <w:p w14:paraId="094F2A0E" w14:textId="672F132D"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7-0.37</w:t>
            </w:r>
          </w:p>
        </w:tc>
        <w:tc>
          <w:tcPr>
            <w:tcW w:w="1440" w:type="dxa"/>
            <w:vAlign w:val="center"/>
          </w:tcPr>
          <w:p w14:paraId="28158D0E" w14:textId="322156A2"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8 (0.03)</w:t>
            </w:r>
          </w:p>
        </w:tc>
        <w:tc>
          <w:tcPr>
            <w:tcW w:w="1440" w:type="dxa"/>
            <w:vAlign w:val="center"/>
          </w:tcPr>
          <w:p w14:paraId="3D0D0EC9" w14:textId="030AEFA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21-0.36</w:t>
            </w:r>
          </w:p>
        </w:tc>
      </w:tr>
      <w:tr w:rsidR="001E3A64" w14:paraId="7FFCB4C5" w14:textId="77777777" w:rsidTr="0031020E">
        <w:tc>
          <w:tcPr>
            <w:tcW w:w="1795" w:type="dxa"/>
            <w:vAlign w:val="center"/>
          </w:tcPr>
          <w:p w14:paraId="6118899B" w14:textId="40CDF26F" w:rsidR="001E3A64" w:rsidRDefault="0031020E" w:rsidP="0031020E">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i/>
                <w:szCs w:val="24"/>
              </w:rPr>
              <w:t>m</w:t>
            </w:r>
            <w:r>
              <w:rPr>
                <w:rFonts w:ascii="Times New Roman" w:hAnsi="Times New Roman" w:cs="Times New Roman"/>
                <w:szCs w:val="24"/>
                <w:vertAlign w:val="subscript"/>
              </w:rPr>
              <w:t>r</w:t>
            </w:r>
            <w:r>
              <w:rPr>
                <w:rFonts w:ascii="Times New Roman" w:hAnsi="Times New Roman" w:cs="Times New Roman"/>
                <w:szCs w:val="24"/>
              </w:rPr>
              <w:t xml:space="preserve"> (mainten</w:t>
            </w:r>
            <w:r w:rsidR="001E3A64">
              <w:rPr>
                <w:rFonts w:ascii="Times New Roman" w:hAnsi="Times New Roman" w:cs="Times New Roman"/>
                <w:szCs w:val="24"/>
              </w:rPr>
              <w:t>a</w:t>
            </w:r>
            <w:r>
              <w:rPr>
                <w:rFonts w:ascii="Times New Roman" w:hAnsi="Times New Roman" w:cs="Times New Roman"/>
                <w:szCs w:val="24"/>
              </w:rPr>
              <w:t>n</w:t>
            </w:r>
            <w:r w:rsidR="001E3A64">
              <w:rPr>
                <w:rFonts w:ascii="Times New Roman" w:hAnsi="Times New Roman" w:cs="Times New Roman"/>
                <w:szCs w:val="24"/>
              </w:rPr>
              <w:t>ce respiration rate)</w:t>
            </w:r>
          </w:p>
        </w:tc>
        <w:tc>
          <w:tcPr>
            <w:tcW w:w="1710" w:type="dxa"/>
            <w:vAlign w:val="center"/>
          </w:tcPr>
          <w:p w14:paraId="0563F506" w14:textId="3FD9C84F"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g C respired per g C standing aboveground biomass</w:t>
            </w:r>
            <w:r w:rsidR="0031020E">
              <w:rPr>
                <w:rFonts w:ascii="Times New Roman" w:hAnsi="Times New Roman" w:cs="Times New Roman"/>
                <w:szCs w:val="24"/>
              </w:rPr>
              <w:t xml:space="preserve"> per day</w:t>
            </w:r>
          </w:p>
        </w:tc>
        <w:tc>
          <w:tcPr>
            <w:tcW w:w="1440" w:type="dxa"/>
            <w:vAlign w:val="center"/>
          </w:tcPr>
          <w:p w14:paraId="140BCD63" w14:textId="5BE59A85"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5 (0.001)</w:t>
            </w:r>
          </w:p>
        </w:tc>
        <w:tc>
          <w:tcPr>
            <w:tcW w:w="1350" w:type="dxa"/>
            <w:vAlign w:val="center"/>
          </w:tcPr>
          <w:p w14:paraId="66BBA85E" w14:textId="2A16ED13"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2-0.019</w:t>
            </w:r>
          </w:p>
        </w:tc>
        <w:tc>
          <w:tcPr>
            <w:tcW w:w="1440" w:type="dxa"/>
            <w:vAlign w:val="center"/>
          </w:tcPr>
          <w:p w14:paraId="658253FD" w14:textId="48567B71"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7 (0.002)</w:t>
            </w:r>
          </w:p>
        </w:tc>
        <w:tc>
          <w:tcPr>
            <w:tcW w:w="1440" w:type="dxa"/>
            <w:vAlign w:val="center"/>
          </w:tcPr>
          <w:p w14:paraId="4836F909" w14:textId="51E22DCC" w:rsidR="001E3A64" w:rsidRDefault="001E3A64" w:rsidP="001E3A64">
            <w:pPr>
              <w:pBdr>
                <w:top w:val="none" w:sz="0" w:space="0" w:color="auto"/>
                <w:left w:val="none" w:sz="0" w:space="0" w:color="auto"/>
                <w:bottom w:val="none" w:sz="0" w:space="0" w:color="auto"/>
                <w:right w:val="none" w:sz="0" w:space="0" w:color="auto"/>
                <w:between w:val="none" w:sz="0" w:space="0" w:color="auto"/>
              </w:pBdr>
              <w:jc w:val="center"/>
              <w:rPr>
                <w:rFonts w:ascii="Times New Roman" w:hAnsi="Times New Roman" w:cs="Times New Roman"/>
                <w:szCs w:val="24"/>
              </w:rPr>
            </w:pPr>
            <w:r>
              <w:rPr>
                <w:rFonts w:ascii="Times New Roman" w:hAnsi="Times New Roman" w:cs="Times New Roman"/>
                <w:szCs w:val="24"/>
              </w:rPr>
              <w:t>0.013-0.021</w:t>
            </w:r>
          </w:p>
        </w:tc>
      </w:tr>
    </w:tbl>
    <w:p w14:paraId="3C47F052" w14:textId="240DC6F9" w:rsidR="00EC30F0" w:rsidRDefault="00EC30F0">
      <w:pPr>
        <w:rPr>
          <w:rFonts w:ascii="Times New Roman" w:hAnsi="Times New Roman" w:cs="Times New Roman"/>
          <w:szCs w:val="24"/>
        </w:rPr>
      </w:pPr>
      <w:r>
        <w:rPr>
          <w:rFonts w:ascii="Times New Roman" w:hAnsi="Times New Roman" w:cs="Times New Roman"/>
          <w:szCs w:val="24"/>
        </w:rPr>
        <w:br w:type="page"/>
      </w:r>
    </w:p>
    <w:p w14:paraId="3F970F28" w14:textId="77777777" w:rsidR="00484096" w:rsidRPr="00EA2D30" w:rsidRDefault="00484096" w:rsidP="009B3A95">
      <w:pPr>
        <w:spacing w:line="360" w:lineRule="auto"/>
        <w:rPr>
          <w:rFonts w:ascii="Times New Roman" w:hAnsi="Times New Roman" w:cs="Times New Roman"/>
          <w:szCs w:val="24"/>
        </w:rPr>
      </w:pP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8"/>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warming and drought. Trees were either exposed to ambient T</w:t>
      </w:r>
      <w:r w:rsidRPr="009B00B8">
        <w:rPr>
          <w:rFonts w:ascii="Times New Roman" w:hAnsi="Times New Roman" w:cs="Times New Roman"/>
          <w:vertAlign w:val="subscript"/>
        </w:rPr>
        <w:t>air</w:t>
      </w:r>
      <w:r w:rsidRPr="009B00B8">
        <w:rPr>
          <w:rFonts w:ascii="Times New Roman" w:hAnsi="Times New Roman" w:cs="Times New Roman"/>
        </w:rPr>
        <w:t xml:space="preserve"> (“A”, blue) or warming of +3 </w:t>
      </w:r>
      <w:r w:rsidRPr="009B00B8">
        <w:rPr>
          <w:rFonts w:ascii="Times New Roman" w:hAnsi="Times New Roman" w:cs="Times New Roman"/>
          <w:vertAlign w:val="superscript"/>
        </w:rPr>
        <w:t>o</w:t>
      </w:r>
      <w:r w:rsidRPr="009B00B8">
        <w:rPr>
          <w:rFonts w:ascii="Times New Roman" w:hAnsi="Times New Roman" w:cs="Times New Roman"/>
        </w:rPr>
        <w:t>C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339D35B5" w:rsidR="00563E99" w:rsidRPr="009B00B8" w:rsidRDefault="003E059E">
      <w:pPr>
        <w:spacing w:line="360" w:lineRule="auto"/>
        <w:rPr>
          <w:rFonts w:ascii="Times New Roman" w:hAnsi="Times New Roman" w:cs="Times New Roman"/>
        </w:rPr>
      </w:pPr>
      <w:r w:rsidRPr="003E059E">
        <w:rPr>
          <w:noProof/>
          <w:lang w:val="en-US"/>
        </w:rPr>
        <w:lastRenderedPageBreak/>
        <w:t xml:space="preserve"> </w:t>
      </w:r>
      <w:r>
        <w:rPr>
          <w:noProof/>
          <w:lang w:val="en-US"/>
        </w:rPr>
        <w:drawing>
          <wp:inline distT="0" distB="0" distL="0" distR="0" wp14:anchorId="21D68BBB" wp14:editId="663890AF">
            <wp:extent cx="5943600" cy="42462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246245"/>
                    </a:xfrm>
                    <a:prstGeom prst="rect">
                      <a:avLst/>
                    </a:prstGeom>
                  </pic:spPr>
                </pic:pic>
              </a:graphicData>
            </a:graphic>
          </wp:inline>
        </w:drawing>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drydown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0"/>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tereticornis </w:t>
      </w:r>
      <w:r w:rsidRPr="009B00B8">
        <w:rPr>
          <w:rFonts w:ascii="Times New Roman" w:hAnsi="Times New Roman" w:cs="Times New Roman"/>
        </w:rPr>
        <w:t xml:space="preserve">trees exposed to ambient (A) or </w:t>
      </w:r>
      <w:commentRangeStart w:id="3"/>
      <w:r w:rsidRPr="009B00B8">
        <w:rPr>
          <w:rFonts w:ascii="Times New Roman" w:hAnsi="Times New Roman" w:cs="Times New Roman"/>
        </w:rPr>
        <w:t xml:space="preserve">warmed </w:t>
      </w:r>
      <w:commentRangeEnd w:id="3"/>
      <w:r w:rsidR="00797273">
        <w:rPr>
          <w:rStyle w:val="CommentReference"/>
        </w:rPr>
        <w:commentReference w:id="3"/>
      </w:r>
      <w:r w:rsidRPr="009B00B8">
        <w:rPr>
          <w:rFonts w:ascii="Times New Roman" w:hAnsi="Times New Roman" w:cs="Times New Roman"/>
        </w:rPr>
        <w:t>(W) air temperatures and either well-watered conditions (Wet) or a soil drydown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1"/>
                    <a:srcRect/>
                    <a:stretch>
                      <a:fillRect/>
                    </a:stretch>
                  </pic:blipFill>
                  <pic:spPr>
                    <a:xfrm>
                      <a:off x="0" y="0"/>
                      <a:ext cx="4425972" cy="5538788"/>
                    </a:xfrm>
                    <a:prstGeom prst="rect">
                      <a:avLst/>
                    </a:prstGeom>
                    <a:ln/>
                  </pic:spPr>
                </pic:pic>
              </a:graphicData>
            </a:graphic>
          </wp:inline>
        </w:drawing>
      </w:r>
    </w:p>
    <w:p w14:paraId="186B0EC5" w14:textId="5FBB5B82"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xml:space="preserve">. Soil </w:t>
      </w:r>
      <w:del w:id="4" w:author="Peter Reich" w:date="2018-08-29T05:10:00Z">
        <w:r w:rsidRPr="009B00B8" w:rsidDel="0060110D">
          <w:rPr>
            <w:rFonts w:ascii="Times New Roman" w:hAnsi="Times New Roman" w:cs="Times New Roman"/>
          </w:rPr>
          <w:delText xml:space="preserve">volumetric </w:delText>
        </w:r>
      </w:del>
      <w:ins w:id="5" w:author="Peter Reich" w:date="2018-08-29T05:10:00Z">
        <w:r w:rsidR="0060110D">
          <w:rPr>
            <w:rFonts w:ascii="Times New Roman" w:hAnsi="Times New Roman" w:cs="Times New Roman"/>
          </w:rPr>
          <w:t xml:space="preserve"> </w:t>
        </w:r>
        <w:r w:rsidR="0060110D" w:rsidRPr="009B00B8">
          <w:rPr>
            <w:rFonts w:ascii="Times New Roman" w:hAnsi="Times New Roman" w:cs="Times New Roman"/>
          </w:rPr>
          <w:t xml:space="preserve">tric </w:t>
        </w:r>
      </w:ins>
      <w:r w:rsidRPr="009B00B8">
        <w:rPr>
          <w:rFonts w:ascii="Times New Roman" w:hAnsi="Times New Roman" w:cs="Times New Roman"/>
        </w:rPr>
        <w:t>water content and predawn leaf water potential (Ψ</w:t>
      </w:r>
      <w:r w:rsidRPr="009B00B8">
        <w:rPr>
          <w:rFonts w:ascii="Times New Roman" w:hAnsi="Times New Roman" w:cs="Times New Roman"/>
          <w:vertAlign w:val="subscript"/>
        </w:rPr>
        <w:t>pd</w:t>
      </w:r>
      <w:r w:rsidRPr="009B00B8">
        <w:rPr>
          <w:rFonts w:ascii="Times New Roman" w:hAnsi="Times New Roman" w:cs="Times New Roman"/>
        </w:rPr>
        <w:t xml:space="preserve">)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drydown (Dry). We show daily averages of the measured volumetric water content in surface soils (~0.1-m-depth; a), an intermediate depth (~0.5-m-depth; b), and in deep soils just above the hard layer of partially cemented manganese nodules (~1-m-depth; c). We also show leaf Ψ</w:t>
      </w:r>
      <w:r w:rsidRPr="009B00B8">
        <w:rPr>
          <w:rFonts w:ascii="Times New Roman" w:hAnsi="Times New Roman" w:cs="Times New Roman"/>
          <w:vertAlign w:val="subscript"/>
        </w:rPr>
        <w:t xml:space="preserve">pd </w:t>
      </w:r>
      <w:r w:rsidRPr="009B00B8">
        <w:rPr>
          <w:rFonts w:ascii="Times New Roman" w:hAnsi="Times New Roman" w:cs="Times New Roman"/>
        </w:rPr>
        <w:t>measured throughout the drydown (d). Points reflect the mean and error bars reflect the standard error (n = 6 or 3). Note that Ψ</w:t>
      </w:r>
      <w:r w:rsidRPr="009B00B8">
        <w:rPr>
          <w:rFonts w:ascii="Times New Roman" w:hAnsi="Times New Roman" w:cs="Times New Roman"/>
          <w:vertAlign w:val="subscript"/>
        </w:rPr>
        <w:t>pd</w:t>
      </w:r>
      <w:r w:rsidRPr="009B00B8">
        <w:rPr>
          <w:rFonts w:ascii="Times New Roman" w:hAnsi="Times New Roman" w:cs="Times New Roman"/>
        </w:rPr>
        <w:t xml:space="preserve"> was moderate in all treatments.</w:t>
      </w:r>
      <w:r w:rsidR="00B1017F">
        <w:rPr>
          <w:rFonts w:ascii="Times New Roman" w:hAnsi="Times New Roman" w:cs="Times New Roman"/>
        </w:rPr>
        <w:t xml:space="preserve"> </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2"/>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5</w:t>
      </w:r>
      <w:r w:rsidRPr="009B00B8">
        <w:rPr>
          <w:rFonts w:ascii="Times New Roman" w:hAnsi="Times New Roman" w:cs="Times New Roman"/>
        </w:rPr>
        <w:t xml:space="preserve">. Fortnightly C fluxes for twelve </w:t>
      </w:r>
      <w:r w:rsidRPr="009B00B8">
        <w:rPr>
          <w:rFonts w:ascii="Times New Roman" w:hAnsi="Times New Roman" w:cs="Times New Roman"/>
          <w:i/>
        </w:rPr>
        <w:t>Eucalyptus tereticornis</w:t>
      </w:r>
      <w:r w:rsidRPr="009B00B8">
        <w:rPr>
          <w:rFonts w:ascii="Times New Roman" w:hAnsi="Times New Roman" w:cs="Times New Roman"/>
        </w:rPr>
        <w:t xml:space="preserve"> trees exposed to ambient (A) or warmed (W) air temperatures. 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r w:rsidRPr="009B00B8">
        <w:rPr>
          <w:rFonts w:ascii="Times New Roman" w:hAnsi="Times New Roman" w:cs="Times New Roman"/>
        </w:rPr>
        <w:t>. All trees were maintained in well-water conditions until mid-Feb (Wet), when half of the trees were subjected to a soil drydown (Dry). Solid lines reflect the mean of fortnightly data (i.e., two-weekly) and shaded areas reflect 1SEM. Measurements include gross primary production (GPP; a),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246245"/>
                    </a:xfrm>
                    <a:prstGeom prst="rect">
                      <a:avLst/>
                    </a:prstGeom>
                  </pic:spPr>
                </pic:pic>
              </a:graphicData>
            </a:graphic>
          </wp:inline>
        </w:drawing>
      </w:r>
    </w:p>
    <w:p w14:paraId="5170B29C" w14:textId="55ADDFF2" w:rsidR="001A73B1" w:rsidRDefault="00374242" w:rsidP="001A73B1">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tereticornis </w:t>
      </w:r>
      <w:r w:rsidRPr="009B00B8">
        <w:rPr>
          <w:rFonts w:ascii="Times New Roman" w:hAnsi="Times New Roman" w:cs="Times New Roman"/>
        </w:rPr>
        <w:t>trees. GPP was partitioned into aboveground net primary production (NPP</w:t>
      </w:r>
      <w:r w:rsidRPr="009B00B8">
        <w:rPr>
          <w:rFonts w:ascii="Times New Roman" w:hAnsi="Times New Roman" w:cs="Times New Roman"/>
          <w:vertAlign w:val="subscript"/>
        </w:rPr>
        <w:t>a</w:t>
      </w:r>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drydown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001A73B1">
        <w:rPr>
          <w:rFonts w:ascii="Times New Roman" w:hAnsi="Times New Roman" w:cs="Times New Roman"/>
        </w:rPr>
        <w:br w:type="page"/>
      </w:r>
    </w:p>
    <w:p w14:paraId="613C06E1" w14:textId="3B451EC0" w:rsidR="001A73B1" w:rsidRDefault="002F02DD" w:rsidP="001A73B1">
      <w:pPr>
        <w:spacing w:line="360" w:lineRule="auto"/>
        <w:jc w:val="center"/>
        <w:rPr>
          <w:rFonts w:ascii="Times New Roman" w:hAnsi="Times New Roman" w:cs="Times New Roman"/>
        </w:rPr>
      </w:pPr>
      <w:r>
        <w:rPr>
          <w:noProof/>
          <w:lang w:val="en-US"/>
        </w:rPr>
        <w:lastRenderedPageBreak/>
        <w:drawing>
          <wp:inline distT="0" distB="0" distL="0" distR="0" wp14:anchorId="65B97EC5" wp14:editId="7929A206">
            <wp:extent cx="3471309" cy="5783283"/>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79820" cy="5797462"/>
                    </a:xfrm>
                    <a:prstGeom prst="rect">
                      <a:avLst/>
                    </a:prstGeom>
                  </pic:spPr>
                </pic:pic>
              </a:graphicData>
            </a:graphic>
          </wp:inline>
        </w:drawing>
      </w:r>
    </w:p>
    <w:p w14:paraId="54381DB4" w14:textId="3E054382" w:rsidR="00563E99" w:rsidRPr="009B00B8" w:rsidRDefault="001A73B1" w:rsidP="001A73B1">
      <w:pPr>
        <w:spacing w:line="360" w:lineRule="auto"/>
        <w:rPr>
          <w:rFonts w:ascii="Times New Roman" w:hAnsi="Times New Roman" w:cs="Times New Roman"/>
        </w:rPr>
      </w:pPr>
      <w:r>
        <w:rPr>
          <w:rFonts w:ascii="Times New Roman" w:hAnsi="Times New Roman" w:cs="Times New Roman"/>
          <w:b/>
        </w:rPr>
        <w:t>Figure 7</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tereticornis </w:t>
      </w:r>
      <w:r w:rsidRPr="009B00B8">
        <w:rPr>
          <w:rFonts w:ascii="Times New Roman" w:hAnsi="Times New Roman" w:cs="Times New Roman"/>
        </w:rPr>
        <w:t>trees</w:t>
      </w:r>
      <w:r>
        <w:rPr>
          <w:rFonts w:ascii="Times New Roman" w:hAnsi="Times New Roman" w:cs="Times New Roman"/>
        </w:rPr>
        <w:t xml:space="preserve"> grown under ambient and elevated temperature. Data for each tree were averaged across the pre-drought period; each point reflects an individual tree (n = </w:t>
      </w:r>
      <w:r w:rsidR="003E059E">
        <w:rPr>
          <w:rFonts w:ascii="Times New Roman" w:hAnsi="Times New Roman" w:cs="Times New Roman"/>
        </w:rPr>
        <w:t>6</w:t>
      </w:r>
      <w:r>
        <w:rPr>
          <w:rFonts w:ascii="Times New Roman" w:hAnsi="Times New Roman" w:cs="Times New Roman"/>
        </w:rPr>
        <w:t xml:space="preserve">). </w:t>
      </w:r>
      <w:r w:rsidRPr="009B00B8">
        <w:rPr>
          <w:rFonts w:ascii="Times New Roman" w:hAnsi="Times New Roman" w:cs="Times New Roman"/>
        </w:rPr>
        <w:t>GPP was partitioned into aboveground net primary production (NPP</w:t>
      </w:r>
      <w:r w:rsidRPr="009B00B8">
        <w:rPr>
          <w:rFonts w:ascii="Times New Roman" w:hAnsi="Times New Roman" w:cs="Times New Roman"/>
          <w:vertAlign w:val="subscript"/>
        </w:rPr>
        <w:t>a</w:t>
      </w:r>
      <w:r>
        <w:rPr>
          <w:rFonts w:ascii="Times New Roman" w:hAnsi="Times New Roman" w:cs="Times New Roman"/>
        </w:rPr>
        <w:t>; a</w:t>
      </w:r>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Pr>
          <w:rFonts w:ascii="Times New Roman" w:hAnsi="Times New Roman" w:cs="Times New Roman"/>
        </w:rPr>
        <w:t>; b</w:t>
      </w:r>
      <w:r w:rsidRPr="009B00B8">
        <w:rPr>
          <w:rFonts w:ascii="Times New Roman" w:hAnsi="Times New Roman" w:cs="Times New Roman"/>
        </w:rPr>
        <w:t xml:space="preserve">), and the residual C, which includes belowground C </w:t>
      </w:r>
      <w:r w:rsidR="002F02DD">
        <w:rPr>
          <w:rFonts w:ascii="Times New Roman" w:hAnsi="Times New Roman" w:cs="Times New Roman"/>
        </w:rPr>
        <w:t>allocation</w:t>
      </w:r>
      <w:r>
        <w:rPr>
          <w:rFonts w:ascii="Times New Roman" w:hAnsi="Times New Roman" w:cs="Times New Roman"/>
        </w:rPr>
        <w:t xml:space="preserve"> (c</w:t>
      </w:r>
      <w:r w:rsidRPr="009B00B8">
        <w:rPr>
          <w:rFonts w:ascii="Times New Roman" w:hAnsi="Times New Roman" w:cs="Times New Roman"/>
        </w:rPr>
        <w:t xml:space="preserve">). </w:t>
      </w:r>
      <w:r>
        <w:rPr>
          <w:rFonts w:ascii="Times New Roman" w:hAnsi="Times New Roman" w:cs="Times New Roman"/>
        </w:rPr>
        <w:t>Solid lines reflect linear models fit to each treatment; dashed lines reflect the 95% confidence interval.</w:t>
      </w:r>
      <w:r w:rsidRPr="009B00B8">
        <w:rPr>
          <w:rFonts w:ascii="Times New Roman" w:hAnsi="Times New Roman" w:cs="Times New Roman"/>
        </w:rPr>
        <w:t xml:space="preserve"> </w:t>
      </w:r>
      <w:r w:rsidR="00374242" w:rsidRPr="009B00B8">
        <w:rPr>
          <w:rFonts w:ascii="Times New Roman" w:hAnsi="Times New Roman" w:cs="Times New Roman"/>
        </w:rPr>
        <w:br w:type="page"/>
      </w:r>
    </w:p>
    <w:p w14:paraId="07D85A83" w14:textId="514D8AC2" w:rsidR="00563E99" w:rsidRPr="009B00B8" w:rsidRDefault="00414649">
      <w:pPr>
        <w:spacing w:line="360" w:lineRule="auto"/>
        <w:jc w:val="center"/>
        <w:rPr>
          <w:rFonts w:ascii="Times New Roman" w:hAnsi="Times New Roman" w:cs="Times New Roman"/>
        </w:rPr>
      </w:pPr>
      <w:r>
        <w:rPr>
          <w:noProof/>
          <w:lang w:val="en-US"/>
        </w:rPr>
        <w:lastRenderedPageBreak/>
        <w:drawing>
          <wp:inline distT="0" distB="0" distL="0" distR="0" wp14:anchorId="26D12386" wp14:editId="4C31AB41">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5943600"/>
                    </a:xfrm>
                    <a:prstGeom prst="rect">
                      <a:avLst/>
                    </a:prstGeom>
                  </pic:spPr>
                </pic:pic>
              </a:graphicData>
            </a:graphic>
          </wp:inline>
        </w:drawing>
      </w:r>
    </w:p>
    <w:p w14:paraId="1B58C4F5" w14:textId="3DCD91B7" w:rsidR="003E059E" w:rsidRDefault="00374242">
      <w:pPr>
        <w:spacing w:line="360" w:lineRule="auto"/>
        <w:rPr>
          <w:rFonts w:ascii="Times New Roman" w:hAnsi="Times New Roman" w:cs="Times New Roman"/>
        </w:rPr>
      </w:pPr>
      <w:r w:rsidRPr="009B00B8">
        <w:rPr>
          <w:rFonts w:ascii="Times New Roman" w:hAnsi="Times New Roman" w:cs="Times New Roman"/>
          <w:b/>
        </w:rPr>
        <w:t xml:space="preserve">Figure </w:t>
      </w:r>
      <w:r w:rsidR="00414649">
        <w:rPr>
          <w:rFonts w:ascii="Times New Roman" w:hAnsi="Times New Roman" w:cs="Times New Roman"/>
          <w:b/>
        </w:rPr>
        <w:t>8</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p>
    <w:p w14:paraId="13FD2F44" w14:textId="77777777" w:rsidR="003E059E" w:rsidRDefault="003E059E">
      <w:pPr>
        <w:rPr>
          <w:rFonts w:ascii="Times New Roman" w:hAnsi="Times New Roman" w:cs="Times New Roman"/>
        </w:rPr>
      </w:pPr>
      <w:r>
        <w:rPr>
          <w:rFonts w:ascii="Times New Roman" w:hAnsi="Times New Roman" w:cs="Times New Roman"/>
        </w:rPr>
        <w:br w:type="page"/>
      </w:r>
    </w:p>
    <w:p w14:paraId="596701B3" w14:textId="77777777" w:rsidR="003E059E" w:rsidRDefault="003E059E">
      <w:pPr>
        <w:spacing w:line="360" w:lineRule="auto"/>
        <w:rPr>
          <w:rFonts w:ascii="Times New Roman" w:hAnsi="Times New Roman" w:cs="Times New Roman"/>
        </w:rPr>
      </w:pPr>
      <w:r>
        <w:rPr>
          <w:noProof/>
          <w:lang w:val="en-US"/>
        </w:rPr>
        <w:lastRenderedPageBreak/>
        <w:drawing>
          <wp:inline distT="0" distB="0" distL="0" distR="0" wp14:anchorId="281ECA88" wp14:editId="65FACD0E">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943600"/>
                    </a:xfrm>
                    <a:prstGeom prst="rect">
                      <a:avLst/>
                    </a:prstGeom>
                  </pic:spPr>
                </pic:pic>
              </a:graphicData>
            </a:graphic>
          </wp:inline>
        </w:drawing>
      </w:r>
    </w:p>
    <w:p w14:paraId="2E4EA8C8" w14:textId="42773EE6" w:rsidR="00563E99" w:rsidRPr="009B00B8" w:rsidRDefault="003E059E">
      <w:pPr>
        <w:spacing w:line="360" w:lineRule="auto"/>
        <w:rPr>
          <w:rFonts w:ascii="Times New Roman" w:hAnsi="Times New Roman" w:cs="Times New Roman"/>
        </w:rPr>
      </w:pPr>
      <w:r>
        <w:rPr>
          <w:rFonts w:ascii="Times New Roman" w:hAnsi="Times New Roman" w:cs="Times New Roman"/>
          <w:b/>
        </w:rPr>
        <w:t>Figure 8-2</w:t>
      </w:r>
      <w:r>
        <w:rPr>
          <w:rFonts w:ascii="Times New Roman" w:hAnsi="Times New Roman" w:cs="Times New Roman"/>
        </w:rPr>
        <w:t xml:space="preserve">. As for figure 8.1, but on a log10-log10 scale. The overall slope </w:t>
      </w:r>
      <w:commentRangeStart w:id="6"/>
      <w:r>
        <w:rPr>
          <w:rFonts w:ascii="Times New Roman" w:hAnsi="Times New Roman" w:cs="Times New Roman"/>
        </w:rPr>
        <w:t>was 0.571</w:t>
      </w:r>
      <w:commentRangeEnd w:id="6"/>
      <w:r>
        <w:rPr>
          <w:rStyle w:val="CommentReference"/>
        </w:rPr>
        <w:commentReference w:id="6"/>
      </w:r>
      <w:r>
        <w:rPr>
          <w:rFonts w:ascii="Times New Roman" w:hAnsi="Times New Roman" w:cs="Times New Roman"/>
        </w:rPr>
        <w:t xml:space="preserve"> and intercept was 0.36. </w:t>
      </w:r>
      <w:r w:rsidR="00374242"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188BFFA8" w14:textId="77777777" w:rsidR="00D203CA" w:rsidRDefault="00893DCF" w:rsidP="00D203CA">
      <w:pPr>
        <w:pStyle w:val="Bibliography"/>
      </w:pPr>
      <w:r>
        <w:fldChar w:fldCharType="begin"/>
      </w:r>
      <w:r w:rsidR="002D5913">
        <w:instrText xml:space="preserve"> ADDIN ZOTERO_BIBL {"custom":[]} CSL_BIBLIOGRAPHY </w:instrText>
      </w:r>
      <w:r>
        <w:fldChar w:fldCharType="separate"/>
      </w:r>
      <w:r w:rsidR="00D203CA">
        <w:rPr>
          <w:b/>
          <w:bCs/>
        </w:rPr>
        <w:t>Adu</w:t>
      </w:r>
      <w:r w:rsidR="00D203CA">
        <w:rPr>
          <w:rFonts w:ascii="Cambria Math" w:hAnsi="Cambria Math" w:cs="Cambria Math"/>
          <w:b/>
          <w:bCs/>
        </w:rPr>
        <w:t>‐</w:t>
      </w:r>
      <w:r w:rsidR="00D203CA">
        <w:rPr>
          <w:b/>
          <w:bCs/>
        </w:rPr>
        <w:t>Bredu S, Hagihara A</w:t>
      </w:r>
      <w:r w:rsidR="00D203CA">
        <w:t xml:space="preserve">. </w:t>
      </w:r>
      <w:r w:rsidR="00D203CA">
        <w:rPr>
          <w:b/>
          <w:bCs/>
        </w:rPr>
        <w:t>2003</w:t>
      </w:r>
      <w:r w:rsidR="00D203CA">
        <w:t>. Long</w:t>
      </w:r>
      <w:r w:rsidR="00D203CA">
        <w:rPr>
          <w:rFonts w:ascii="Cambria Math" w:hAnsi="Cambria Math" w:cs="Cambria Math"/>
        </w:rPr>
        <w:t>‐</w:t>
      </w:r>
      <w:r w:rsidR="00D203CA">
        <w:t>term carbon budget of the above</w:t>
      </w:r>
      <w:r w:rsidR="00D203CA">
        <w:rPr>
          <w:rFonts w:ascii="Cambria Math" w:hAnsi="Cambria Math" w:cs="Cambria Math"/>
        </w:rPr>
        <w:t>‐</w:t>
      </w:r>
      <w:r w:rsidR="00D203CA">
        <w:t xml:space="preserve">ground parts of a young hinoki cypress (Chamaecyparis obtusa) stand. </w:t>
      </w:r>
      <w:r w:rsidR="00D203CA">
        <w:rPr>
          <w:i/>
          <w:iCs/>
        </w:rPr>
        <w:t>Ecological Research</w:t>
      </w:r>
      <w:r w:rsidR="00D203CA">
        <w:t xml:space="preserve"> </w:t>
      </w:r>
      <w:r w:rsidR="00D203CA">
        <w:rPr>
          <w:b/>
          <w:bCs/>
        </w:rPr>
        <w:t>18</w:t>
      </w:r>
      <w:r w:rsidR="00D203CA">
        <w:t>: 165–175.</w:t>
      </w:r>
    </w:p>
    <w:p w14:paraId="4DDB8468" w14:textId="77777777" w:rsidR="00D203CA" w:rsidRDefault="00D203CA" w:rsidP="00D203CA">
      <w:pPr>
        <w:pStyle w:val="Bibliography"/>
      </w:pPr>
      <w:r>
        <w:rPr>
          <w:b/>
          <w:bCs/>
        </w:rPr>
        <w:t>Allen CD, Breshears DD, McDowell NG</w:t>
      </w:r>
      <w:r>
        <w:t xml:space="preserve">. </w:t>
      </w:r>
      <w:r>
        <w:rPr>
          <w:b/>
          <w:bCs/>
        </w:rPr>
        <w:t>2015</w:t>
      </w:r>
      <w:r>
        <w:t xml:space="preserve">. On underestimation of global vulnerability to tree mortality and forest die-off from hotter drought in the Anthropocene. </w:t>
      </w:r>
      <w:r>
        <w:rPr>
          <w:i/>
          <w:iCs/>
        </w:rPr>
        <w:t>Ecosphere</w:t>
      </w:r>
      <w:r>
        <w:t xml:space="preserve"> </w:t>
      </w:r>
      <w:r>
        <w:rPr>
          <w:b/>
          <w:bCs/>
        </w:rPr>
        <w:t>6</w:t>
      </w:r>
      <w:r>
        <w:t>: 129.</w:t>
      </w:r>
    </w:p>
    <w:p w14:paraId="79736258" w14:textId="77777777" w:rsidR="00D203CA" w:rsidRDefault="00D203CA" w:rsidP="00D203CA">
      <w:pPr>
        <w:pStyle w:val="Bibliography"/>
      </w:pPr>
      <w:r>
        <w:rPr>
          <w:b/>
          <w:bCs/>
        </w:rPr>
        <w:t>Amthor JS</w:t>
      </w:r>
      <w:r>
        <w:t xml:space="preserve">. </w:t>
      </w:r>
      <w:r>
        <w:rPr>
          <w:b/>
          <w:bCs/>
        </w:rPr>
        <w:t>2000</w:t>
      </w:r>
      <w:r>
        <w:t xml:space="preserve">. The McCree–de Wit–Penning de Vries–Thornley Respiration Paradigms: 30 Years Later. </w:t>
      </w:r>
      <w:r>
        <w:rPr>
          <w:i/>
          <w:iCs/>
        </w:rPr>
        <w:t>Annals of Botany</w:t>
      </w:r>
      <w:r>
        <w:t xml:space="preserve"> </w:t>
      </w:r>
      <w:r>
        <w:rPr>
          <w:b/>
          <w:bCs/>
        </w:rPr>
        <w:t>86</w:t>
      </w:r>
      <w:r>
        <w:t>: 1–20.</w:t>
      </w:r>
    </w:p>
    <w:p w14:paraId="5A90BEA1" w14:textId="77777777" w:rsidR="00D203CA" w:rsidRDefault="00D203CA" w:rsidP="00D203CA">
      <w:pPr>
        <w:pStyle w:val="Bibliography"/>
      </w:pPr>
      <w:r>
        <w:rPr>
          <w:b/>
          <w:bCs/>
        </w:rPr>
        <w:t>Aspinwall MJ, Drake JE, Campany C, Varhammar A, Ghannoum O, Tissue DT, Reich PB, Tjoelker MG</w:t>
      </w:r>
      <w:r>
        <w:t xml:space="preserve">. </w:t>
      </w:r>
      <w:r>
        <w:rPr>
          <w:b/>
          <w:bCs/>
        </w:rPr>
        <w:t>2016</w:t>
      </w:r>
      <w:r>
        <w:t xml:space="preserve">. Convergent acclimation of leaf photosynthesis and respiration to prevailing ambient temperatures under current and warmer climates in Eucalyptus tereticornis. </w:t>
      </w:r>
      <w:r>
        <w:rPr>
          <w:i/>
          <w:iCs/>
        </w:rPr>
        <w:t>New Phytologist</w:t>
      </w:r>
      <w:r>
        <w:t xml:space="preserve"> </w:t>
      </w:r>
      <w:r>
        <w:rPr>
          <w:b/>
          <w:bCs/>
        </w:rPr>
        <w:t>212</w:t>
      </w:r>
      <w:r>
        <w:t>: 354–367.</w:t>
      </w:r>
    </w:p>
    <w:p w14:paraId="7DEE1FA5" w14:textId="77777777" w:rsidR="00D203CA" w:rsidRDefault="00D203CA" w:rsidP="00D203CA">
      <w:pPr>
        <w:pStyle w:val="Bibliography"/>
      </w:pPr>
      <w:r>
        <w:rPr>
          <w:b/>
          <w:bCs/>
        </w:rPr>
        <w:t>Atkin OK, Tjoelker MG</w:t>
      </w:r>
      <w:r>
        <w:t xml:space="preserve">. </w:t>
      </w:r>
      <w:r>
        <w:rPr>
          <w:b/>
          <w:bCs/>
        </w:rPr>
        <w:t>2003</w:t>
      </w:r>
      <w:r>
        <w:t xml:space="preserve">. Thermal acclimation and the dynamic response of plant respiration to temperature. </w:t>
      </w:r>
      <w:r>
        <w:rPr>
          <w:i/>
          <w:iCs/>
        </w:rPr>
        <w:t>Trends in Plant Science</w:t>
      </w:r>
      <w:r>
        <w:t xml:space="preserve"> </w:t>
      </w:r>
      <w:r>
        <w:rPr>
          <w:b/>
          <w:bCs/>
        </w:rPr>
        <w:t>8</w:t>
      </w:r>
      <w:r>
        <w:t>: 343–351.</w:t>
      </w:r>
    </w:p>
    <w:p w14:paraId="3340F221" w14:textId="77777777" w:rsidR="00D203CA" w:rsidRDefault="00D203CA" w:rsidP="00D203CA">
      <w:pPr>
        <w:pStyle w:val="Bibliography"/>
      </w:pPr>
      <w:r>
        <w:rPr>
          <w:b/>
          <w:bCs/>
        </w:rPr>
        <w:t>Baldocchi DD, Ma S, Rambal S, Misson L, Ourcival J-M, Limousin J-M, Pereira J, Papale D</w:t>
      </w:r>
      <w:r>
        <w:t xml:space="preserve">. </w:t>
      </w:r>
      <w:r>
        <w:rPr>
          <w:b/>
          <w:bCs/>
        </w:rPr>
        <w:t>2010</w:t>
      </w:r>
      <w:r>
        <w:t xml:space="preserve">. On the differential advantages of evergreenness and deciduousness in mediterranean oak woodlands: a flux perspective. </w:t>
      </w:r>
      <w:r>
        <w:rPr>
          <w:i/>
          <w:iCs/>
        </w:rPr>
        <w:t>Ecological Applications</w:t>
      </w:r>
      <w:r>
        <w:t xml:space="preserve"> </w:t>
      </w:r>
      <w:r>
        <w:rPr>
          <w:b/>
          <w:bCs/>
        </w:rPr>
        <w:t>20</w:t>
      </w:r>
      <w:r>
        <w:t>: 1583–1597.</w:t>
      </w:r>
    </w:p>
    <w:p w14:paraId="5D95B91F" w14:textId="77777777" w:rsidR="00D203CA" w:rsidRDefault="00D203CA" w:rsidP="00D203CA">
      <w:pPr>
        <w:pStyle w:val="Bibliography"/>
      </w:pPr>
      <w:r>
        <w:rPr>
          <w:b/>
          <w:bCs/>
        </w:rPr>
        <w:t>Barbeta A, Mejía-Chang M, Ogaya R, Voltas J, Dawson TE, Peñuelas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53EBD1FF" w14:textId="77777777" w:rsidR="00D203CA" w:rsidRDefault="00D203CA" w:rsidP="00D203CA">
      <w:pPr>
        <w:pStyle w:val="Bibliography"/>
      </w:pPr>
      <w:r>
        <w:rPr>
          <w:b/>
          <w:bCs/>
        </w:rPr>
        <w:t xml:space="preserve">Barton CVM, Duursma RA, Medlyn BE, Ellsworth DS, Eamus D, Tissue DT, Adams MA, Conroy J, Crous KY, Liberloo M, </w:t>
      </w:r>
      <w:r>
        <w:rPr>
          <w:b/>
          <w:bCs/>
          <w:i/>
          <w:iCs/>
        </w:rPr>
        <w:t>et al.</w:t>
      </w:r>
      <w:r>
        <w:t xml:space="preserve"> </w:t>
      </w:r>
      <w:r>
        <w:rPr>
          <w:b/>
          <w:bCs/>
        </w:rPr>
        <w:t>2012</w:t>
      </w:r>
      <w:r>
        <w:t xml:space="preserve">. Effects of elevated atmospheric [CO2] on instantaneous transpiration efficiency at leaf and canopy scales in Eucalyptus saligna. </w:t>
      </w:r>
      <w:r>
        <w:rPr>
          <w:i/>
          <w:iCs/>
        </w:rPr>
        <w:t>Global Change Biology</w:t>
      </w:r>
      <w:r>
        <w:t xml:space="preserve"> </w:t>
      </w:r>
      <w:r>
        <w:rPr>
          <w:b/>
          <w:bCs/>
        </w:rPr>
        <w:t>18</w:t>
      </w:r>
      <w:r>
        <w:t>: 585–595.</w:t>
      </w:r>
    </w:p>
    <w:p w14:paraId="18E40785" w14:textId="77777777" w:rsidR="00D203CA" w:rsidRDefault="00D203CA" w:rsidP="00D203CA">
      <w:pPr>
        <w:pStyle w:val="Bibliography"/>
      </w:pPr>
      <w:r>
        <w:rPr>
          <w:b/>
          <w:bCs/>
        </w:rPr>
        <w:t xml:space="preserve">Barton CVM, Ellsworth DS, Medlyn BE, Duursma RA, Tissue DT, Adams MA, Eamus D, Conroy JP, McMurtrie RE, Parsby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7F0131A9" w14:textId="77777777" w:rsidR="00D203CA" w:rsidRDefault="00D203CA" w:rsidP="00D203CA">
      <w:pPr>
        <w:pStyle w:val="Bibliography"/>
      </w:pPr>
      <w:r>
        <w:rPr>
          <w:b/>
          <w:bCs/>
        </w:rPr>
        <w:t>Blessing CH, Werner RA, Siegwolf R, Buchmann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6BDB1102" w14:textId="77777777" w:rsidR="00D203CA" w:rsidRDefault="00D203CA" w:rsidP="00D203CA">
      <w:pPr>
        <w:pStyle w:val="Bibliography"/>
      </w:pPr>
      <w:r>
        <w:rPr>
          <w:b/>
          <w:bCs/>
        </w:rPr>
        <w:t>Burke EJ, Brown SJ, Christidis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4E287A3A" w14:textId="77777777" w:rsidR="00D203CA" w:rsidRDefault="00D203CA" w:rsidP="00D203CA">
      <w:pPr>
        <w:pStyle w:val="Bibliography"/>
      </w:pPr>
      <w:r>
        <w:rPr>
          <w:b/>
          <w:bCs/>
        </w:rPr>
        <w:t xml:space="preserve">De Kauwe MG, Medlyn BE, Zaehle S, Walker AP, Dietze MC, Wang Y-P, Luo Y, Jain AK, El-Masri B, Hickler T, </w:t>
      </w:r>
      <w:r>
        <w:rPr>
          <w:b/>
          <w:bCs/>
          <w:i/>
          <w:iCs/>
        </w:rPr>
        <w:t>et al.</w:t>
      </w:r>
      <w:r>
        <w:t xml:space="preserve"> </w:t>
      </w:r>
      <w:r>
        <w:rPr>
          <w:b/>
          <w:bCs/>
        </w:rPr>
        <w:t>2014</w:t>
      </w:r>
      <w:r>
        <w:t xml:space="preserve">. Where does the carbon go? A model–data intercomparison of vegetation carbon allocation and turnover processes at two temperate forest free-air CO2 enrichment sites. </w:t>
      </w:r>
      <w:r>
        <w:rPr>
          <w:i/>
          <w:iCs/>
        </w:rPr>
        <w:t>New Phytologist</w:t>
      </w:r>
      <w:r>
        <w:t xml:space="preserve"> </w:t>
      </w:r>
      <w:r>
        <w:rPr>
          <w:b/>
          <w:bCs/>
        </w:rPr>
        <w:t>203</w:t>
      </w:r>
      <w:r>
        <w:t>: 883–899.</w:t>
      </w:r>
    </w:p>
    <w:p w14:paraId="01E5F0B2" w14:textId="77777777" w:rsidR="00D203CA" w:rsidRDefault="00D203CA" w:rsidP="00D203CA">
      <w:pPr>
        <w:pStyle w:val="Bibliography"/>
      </w:pPr>
      <w:r>
        <w:rPr>
          <w:b/>
          <w:bCs/>
        </w:rPr>
        <w:lastRenderedPageBreak/>
        <w:t>DeLucia EH, Moore DJ, Norby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6D4F862C" w14:textId="77777777" w:rsidR="00D203CA" w:rsidRDefault="00D203CA" w:rsidP="00D203CA">
      <w:pPr>
        <w:pStyle w:val="Bibliography"/>
      </w:pPr>
      <w:r>
        <w:rPr>
          <w:b/>
          <w:bCs/>
        </w:rPr>
        <w:t>Dietze MC, Sala A, Carbone MS, Czimczik CI, Mantooth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1EDB37F4" w14:textId="77777777" w:rsidR="00D203CA" w:rsidRDefault="00D203CA" w:rsidP="00D203CA">
      <w:pPr>
        <w:pStyle w:val="Bibliography"/>
      </w:pPr>
      <w:r>
        <w:rPr>
          <w:b/>
          <w:bCs/>
        </w:rPr>
        <w:t xml:space="preserve">Doughty CE, Malhi Y, Araujo-Murakami A, Metcalfe DB, Silva-Espejo JE, Arroyo L, Heredia JP, Pardo-Toledo E, Mendizabal LM, Rojas-Landivar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interannual drought. </w:t>
      </w:r>
      <w:r>
        <w:rPr>
          <w:i/>
          <w:iCs/>
        </w:rPr>
        <w:t>Ecology</w:t>
      </w:r>
      <w:r>
        <w:t xml:space="preserve"> </w:t>
      </w:r>
      <w:r>
        <w:rPr>
          <w:b/>
          <w:bCs/>
        </w:rPr>
        <w:t>95</w:t>
      </w:r>
      <w:r>
        <w:t>: 2192–2201.</w:t>
      </w:r>
    </w:p>
    <w:p w14:paraId="5AFE60AF" w14:textId="77777777" w:rsidR="00D203CA" w:rsidRDefault="00D203CA" w:rsidP="00D203CA">
      <w:pPr>
        <w:pStyle w:val="Bibliography"/>
      </w:pPr>
      <w:r>
        <w:rPr>
          <w:b/>
          <w:bCs/>
        </w:rPr>
        <w:t xml:space="preserve">Doughty CE, Metcalfe D, Girardin C a. J, Farfan Amezquita F, Galiano Cabrera D, Huaraca Huasco W, Silva-Espejo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6BCFF9A1" w14:textId="77777777" w:rsidR="00D203CA" w:rsidRDefault="00D203CA" w:rsidP="00D203CA">
      <w:pPr>
        <w:pStyle w:val="Bibliography"/>
      </w:pPr>
      <w:r>
        <w:rPr>
          <w:b/>
          <w:bCs/>
        </w:rPr>
        <w:t>Drake JE, Aspinwall MJ, Pfautsch S, Rymer PD, Reich PB, Smith RA, Crous KY, Tissue DT, Ghannoum O, Tjoelker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24A89073" w14:textId="77777777" w:rsidR="00D203CA" w:rsidRDefault="00D203CA" w:rsidP="00D203CA">
      <w:pPr>
        <w:pStyle w:val="Bibliography"/>
      </w:pPr>
      <w:r>
        <w:rPr>
          <w:b/>
          <w:bCs/>
        </w:rPr>
        <w:t xml:space="preserve">Drake JE, Gallet-Budynek A, Hofmockel KS, Bernhardt ES, Billings SA, Jackson RB, Johnsen KS, Lichter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71BA4219" w14:textId="77777777" w:rsidR="00D203CA" w:rsidRDefault="00D203CA" w:rsidP="00D203CA">
      <w:pPr>
        <w:pStyle w:val="Bibliography"/>
      </w:pPr>
      <w:r>
        <w:rPr>
          <w:b/>
          <w:bCs/>
        </w:rPr>
        <w:t>Drake J, Tjoelker M, Aspinwall MJ</w:t>
      </w:r>
      <w:r>
        <w:t xml:space="preserve">. </w:t>
      </w:r>
      <w:r>
        <w:rPr>
          <w:b/>
          <w:bCs/>
        </w:rPr>
        <w:t>2016a</w:t>
      </w:r>
      <w:r>
        <w:t>. Drake_NewPhyt_2016_WTC3_RtoGPP_forfigshare.zip.</w:t>
      </w:r>
    </w:p>
    <w:p w14:paraId="1186AD60" w14:textId="77777777" w:rsidR="00D203CA" w:rsidRDefault="00D203CA" w:rsidP="00D203CA">
      <w:pPr>
        <w:pStyle w:val="Bibliography"/>
      </w:pPr>
      <w:r>
        <w:rPr>
          <w:b/>
          <w:bCs/>
        </w:rPr>
        <w:t>Drake JE, Tjoelker MG, Aspinwall MJ, Reich PB, Barton CVM, Medlyn BE, Duursma RA</w:t>
      </w:r>
      <w:r>
        <w:t xml:space="preserve">. </w:t>
      </w:r>
      <w:r>
        <w:rPr>
          <w:b/>
          <w:bCs/>
        </w:rPr>
        <w:t>2016b</w:t>
      </w:r>
      <w:r>
        <w:t xml:space="preserve">. Does physiological acclimation to climate warming stabilize the ratio of canopy respiration to photosynthesis? </w:t>
      </w:r>
      <w:r>
        <w:rPr>
          <w:i/>
          <w:iCs/>
        </w:rPr>
        <w:t>New Phytologist</w:t>
      </w:r>
      <w:r>
        <w:t xml:space="preserve"> </w:t>
      </w:r>
      <w:r>
        <w:rPr>
          <w:b/>
          <w:bCs/>
        </w:rPr>
        <w:t>211</w:t>
      </w:r>
      <w:r>
        <w:t>: 850–863.</w:t>
      </w:r>
    </w:p>
    <w:p w14:paraId="76B5EBC0" w14:textId="77777777" w:rsidR="00D203CA" w:rsidRDefault="00D203CA" w:rsidP="00D203CA">
      <w:pPr>
        <w:pStyle w:val="Bibliography"/>
      </w:pPr>
      <w:r>
        <w:rPr>
          <w:b/>
          <w:bCs/>
        </w:rPr>
        <w:t>Drake JE, Vårhammar A, Kumarathunge D, Medlyn BE, Pfautsch S, Reich PB, Tissue DT, Ghannoum O, Tjoelker MG</w:t>
      </w:r>
      <w:r>
        <w:t xml:space="preserve">. </w:t>
      </w:r>
      <w:r>
        <w:rPr>
          <w:b/>
          <w:bCs/>
        </w:rPr>
        <w:t>2017</w:t>
      </w:r>
      <w:r>
        <w:t xml:space="preserve">. A common thermal niche among geographically diverse populations of the widely distributed tree species Eucalyptus tereticornis: No evidence for adaptation to climate-of-origin. </w:t>
      </w:r>
      <w:r>
        <w:rPr>
          <w:i/>
          <w:iCs/>
        </w:rPr>
        <w:t>Global Change Biology</w:t>
      </w:r>
      <w:r>
        <w:t xml:space="preserve"> </w:t>
      </w:r>
      <w:r>
        <w:rPr>
          <w:b/>
          <w:bCs/>
        </w:rPr>
        <w:t>23</w:t>
      </w:r>
      <w:r>
        <w:t>: 5069–5082.</w:t>
      </w:r>
    </w:p>
    <w:p w14:paraId="3C222793" w14:textId="77777777" w:rsidR="00D203CA" w:rsidRDefault="00D203CA" w:rsidP="00D203CA">
      <w:pPr>
        <w:pStyle w:val="Bibliography"/>
      </w:pPr>
      <w:r>
        <w:rPr>
          <w:b/>
          <w:bCs/>
        </w:rPr>
        <w:t>Duursma RA, Barton CVM, Eamus D, Medlyn BE, Ellsworth DS, Forster MA, Tissue DT, Linder S, McMurtrie RE</w:t>
      </w:r>
      <w:r>
        <w:t xml:space="preserve">. </w:t>
      </w:r>
      <w:r>
        <w:rPr>
          <w:b/>
          <w:bCs/>
        </w:rPr>
        <w:t>2011</w:t>
      </w:r>
      <w:r>
        <w:t xml:space="preserve">. Rooting depth explains [CO2] x drought interaction in Eucalyptus saligna. </w:t>
      </w:r>
      <w:r>
        <w:rPr>
          <w:i/>
          <w:iCs/>
        </w:rPr>
        <w:t>Tree Physiology</w:t>
      </w:r>
      <w:r>
        <w:t xml:space="preserve"> </w:t>
      </w:r>
      <w:r>
        <w:rPr>
          <w:b/>
          <w:bCs/>
        </w:rPr>
        <w:t>31</w:t>
      </w:r>
      <w:r>
        <w:t>: 922–931.</w:t>
      </w:r>
    </w:p>
    <w:p w14:paraId="055511F1" w14:textId="77777777" w:rsidR="00D203CA" w:rsidRDefault="00D203CA" w:rsidP="00D203CA">
      <w:pPr>
        <w:pStyle w:val="Bibliography"/>
      </w:pPr>
      <w:r>
        <w:rPr>
          <w:b/>
          <w:bCs/>
        </w:rPr>
        <w:t>Duursma RA, Barton CVM, Lin Y-S, Medlyn BE, Eamus D, Tissue DT, Ellsworth DS, McMurtrie RE</w:t>
      </w:r>
      <w:r>
        <w:t xml:space="preserve">. </w:t>
      </w:r>
      <w:r>
        <w:rPr>
          <w:b/>
          <w:bCs/>
        </w:rPr>
        <w:t>2014</w:t>
      </w:r>
      <w:r>
        <w:t xml:space="preserve">. The peaked response of transpiration rate to vapour pressure deficit in field conditions can be explained by the temperature optimum of photosynthesis. </w:t>
      </w:r>
      <w:r>
        <w:rPr>
          <w:i/>
          <w:iCs/>
        </w:rPr>
        <w:t>Agricultural and Forest Meteorology</w:t>
      </w:r>
      <w:r>
        <w:t xml:space="preserve"> </w:t>
      </w:r>
      <w:r>
        <w:rPr>
          <w:b/>
          <w:bCs/>
        </w:rPr>
        <w:t>189</w:t>
      </w:r>
      <w:r>
        <w:t>: 2–10.</w:t>
      </w:r>
    </w:p>
    <w:p w14:paraId="2B9DEE5E" w14:textId="77777777" w:rsidR="00D203CA" w:rsidRDefault="00D203CA" w:rsidP="00D203CA">
      <w:pPr>
        <w:pStyle w:val="Bibliography"/>
      </w:pPr>
      <w:r>
        <w:rPr>
          <w:b/>
          <w:bCs/>
        </w:rPr>
        <w:t>Duursma RA, Falster DS</w:t>
      </w:r>
      <w:r>
        <w:t xml:space="preserve">. </w:t>
      </w:r>
      <w:r>
        <w:rPr>
          <w:b/>
          <w:bCs/>
        </w:rPr>
        <w:t>2016</w:t>
      </w:r>
      <w:r>
        <w:t>. Leaf mass per area, not total leaf area, drives differences in above</w:t>
      </w:r>
      <w:r>
        <w:rPr>
          <w:rFonts w:ascii="Cambria Math" w:hAnsi="Cambria Math" w:cs="Cambria Math"/>
        </w:rPr>
        <w:t>‐</w:t>
      </w:r>
      <w:r>
        <w:t xml:space="preserve">ground biomass distribution among woody plant functional types. </w:t>
      </w:r>
      <w:r>
        <w:rPr>
          <w:i/>
          <w:iCs/>
        </w:rPr>
        <w:t>New Phytologist</w:t>
      </w:r>
      <w:r>
        <w:t xml:space="preserve"> </w:t>
      </w:r>
      <w:r>
        <w:rPr>
          <w:b/>
          <w:bCs/>
        </w:rPr>
        <w:t>212</w:t>
      </w:r>
      <w:r>
        <w:t>: 368–376.</w:t>
      </w:r>
    </w:p>
    <w:p w14:paraId="64CE5F3E" w14:textId="77777777" w:rsidR="00D203CA" w:rsidRDefault="00D203CA" w:rsidP="00D203CA">
      <w:pPr>
        <w:pStyle w:val="Bibliography"/>
      </w:pPr>
      <w:r>
        <w:rPr>
          <w:b/>
          <w:bCs/>
        </w:rPr>
        <w:lastRenderedPageBreak/>
        <w:t>Eamus D, Zolfaghar S, Villalobos-Vega R, Cleverly J, Huete A</w:t>
      </w:r>
      <w:r>
        <w:t xml:space="preserve">. </w:t>
      </w:r>
      <w:r>
        <w:rPr>
          <w:b/>
          <w:bCs/>
        </w:rPr>
        <w:t>2015</w:t>
      </w:r>
      <w:r>
        <w:t xml:space="preserve">. Groundwater-dependent ecosystems: recent insights from satellite and field-based studies. </w:t>
      </w:r>
      <w:r>
        <w:rPr>
          <w:i/>
          <w:iCs/>
        </w:rPr>
        <w:t>Hydrol. Earth Syst. Sci.</w:t>
      </w:r>
      <w:r>
        <w:t xml:space="preserve"> </w:t>
      </w:r>
      <w:r>
        <w:rPr>
          <w:b/>
          <w:bCs/>
        </w:rPr>
        <w:t>19</w:t>
      </w:r>
      <w:r>
        <w:t>: 4229–4256.</w:t>
      </w:r>
    </w:p>
    <w:p w14:paraId="5C28B838" w14:textId="77777777" w:rsidR="00D203CA" w:rsidRDefault="00D203CA" w:rsidP="00D203CA">
      <w:pPr>
        <w:pStyle w:val="Bibliography"/>
      </w:pPr>
      <w:r>
        <w:rPr>
          <w:b/>
          <w:bCs/>
        </w:rPr>
        <w:t>Edler B, Buerger J, Breitsameter L, Steinmann H-H, Isselstein J</w:t>
      </w:r>
      <w:r>
        <w:t xml:space="preserve">. </w:t>
      </w:r>
      <w:r>
        <w:rPr>
          <w:b/>
          <w:bCs/>
        </w:rPr>
        <w:t>2015</w:t>
      </w:r>
      <w:r>
        <w:t xml:space="preserve">. Growth responses to elevated temperature and reduced soil moisture during early establishment of three annual weeds in four soil types. </w:t>
      </w:r>
      <w:r>
        <w:rPr>
          <w:i/>
          <w:iCs/>
        </w:rPr>
        <w:t>Journal of Plant Diseases and Protection</w:t>
      </w:r>
      <w:r>
        <w:t xml:space="preserve"> </w:t>
      </w:r>
      <w:r>
        <w:rPr>
          <w:b/>
          <w:bCs/>
        </w:rPr>
        <w:t>122</w:t>
      </w:r>
      <w:r>
        <w:t>: 39–48.</w:t>
      </w:r>
    </w:p>
    <w:p w14:paraId="21302F5C" w14:textId="77777777" w:rsidR="00D203CA" w:rsidRDefault="00D203CA" w:rsidP="00D203CA">
      <w:pPr>
        <w:pStyle w:val="Bibliography"/>
      </w:pPr>
      <w:r>
        <w:rPr>
          <w:b/>
          <w:bCs/>
        </w:rPr>
        <w:t xml:space="preserve">Epron D, Bahn M, Derrien D, Lattanzi FA, Pumpanen J, Gessler A, Högberg P, Maillard P, Dannoura M, Gérant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5095AF4B" w14:textId="77777777" w:rsidR="00D203CA" w:rsidRDefault="00D203CA" w:rsidP="00D203CA">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1972A60B" w14:textId="77777777" w:rsidR="00D203CA" w:rsidRDefault="00D203CA" w:rsidP="00D203CA">
      <w:pPr>
        <w:pStyle w:val="Bibliography"/>
      </w:pPr>
      <w:r>
        <w:rPr>
          <w:b/>
          <w:bCs/>
        </w:rPr>
        <w:t>Fatichi S, Leuzinger S, Koerner C</w:t>
      </w:r>
      <w:r>
        <w:t xml:space="preserve">. </w:t>
      </w:r>
      <w:r>
        <w:rPr>
          <w:b/>
          <w:bCs/>
        </w:rPr>
        <w:t>2014</w:t>
      </w:r>
      <w:r>
        <w:t xml:space="preserve">. Moving beyond photosynthesis: from carbon source to sink-driven vegetation modeling. </w:t>
      </w:r>
      <w:r>
        <w:rPr>
          <w:i/>
          <w:iCs/>
        </w:rPr>
        <w:t>New Phytologist</w:t>
      </w:r>
      <w:r>
        <w:t xml:space="preserve"> </w:t>
      </w:r>
      <w:r>
        <w:rPr>
          <w:b/>
          <w:bCs/>
        </w:rPr>
        <w:t>201</w:t>
      </w:r>
      <w:r>
        <w:t>: 1086–1095.</w:t>
      </w:r>
    </w:p>
    <w:p w14:paraId="5E58A6A5" w14:textId="77777777" w:rsidR="00D203CA" w:rsidRDefault="00D203CA" w:rsidP="00D203CA">
      <w:pPr>
        <w:pStyle w:val="Bibliography"/>
      </w:pPr>
      <w:r>
        <w:rPr>
          <w:b/>
          <w:bCs/>
        </w:rPr>
        <w:t>Feng L, Reffye P de, Dreyfus P, Auclair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09FE000E" w14:textId="77777777" w:rsidR="00D203CA" w:rsidRDefault="00D203CA" w:rsidP="00D203CA">
      <w:pPr>
        <w:pStyle w:val="Bibliography"/>
      </w:pPr>
      <w:r>
        <w:rPr>
          <w:b/>
          <w:bCs/>
        </w:rPr>
        <w:t>Finzi AC, Abramoff RZ, Spiller KS, Brzostek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7054D314" w14:textId="77777777" w:rsidR="00D203CA" w:rsidRDefault="00D203CA" w:rsidP="00D203CA">
      <w:pPr>
        <w:pStyle w:val="Bibliography"/>
      </w:pPr>
      <w:r>
        <w:rPr>
          <w:b/>
          <w:bCs/>
        </w:rPr>
        <w:t>Franklin O, Johansson J, Dewar RC, Dieckmann U, McMurtrie RE, Brännström Å, Dybzinski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013296BD" w14:textId="77777777" w:rsidR="00D203CA" w:rsidRDefault="00D203CA" w:rsidP="00D203CA">
      <w:pPr>
        <w:pStyle w:val="Bibliography"/>
      </w:pPr>
      <w:r>
        <w:rPr>
          <w:b/>
          <w:bCs/>
        </w:rPr>
        <w:t>Friedlingstein P, Joel G, Field CB, Fung IY</w:t>
      </w:r>
      <w:r>
        <w:t xml:space="preserve">. </w:t>
      </w:r>
      <w:r>
        <w:rPr>
          <w:b/>
          <w:bCs/>
        </w:rPr>
        <w:t>1999</w:t>
      </w:r>
      <w:r>
        <w:t xml:space="preserve">. Toward an allocation scheme for global terrestrial carbon models. </w:t>
      </w:r>
      <w:r>
        <w:rPr>
          <w:i/>
          <w:iCs/>
        </w:rPr>
        <w:t>Global Change Biology</w:t>
      </w:r>
      <w:r>
        <w:t xml:space="preserve"> </w:t>
      </w:r>
      <w:r>
        <w:rPr>
          <w:b/>
          <w:bCs/>
        </w:rPr>
        <w:t>5</w:t>
      </w:r>
      <w:r>
        <w:t>: 755–770.</w:t>
      </w:r>
    </w:p>
    <w:p w14:paraId="0CCD7681" w14:textId="77777777" w:rsidR="00D203CA" w:rsidRDefault="00D203CA" w:rsidP="00D203CA">
      <w:pPr>
        <w:pStyle w:val="Bibliography"/>
      </w:pPr>
      <w:r>
        <w:rPr>
          <w:b/>
          <w:bCs/>
        </w:rPr>
        <w:t>Furze ME, Trumbore S, Hartmann H</w:t>
      </w:r>
      <w:r>
        <w:t xml:space="preserve">. </w:t>
      </w:r>
      <w:r>
        <w:rPr>
          <w:b/>
          <w:bCs/>
        </w:rPr>
        <w:t>2018</w:t>
      </w:r>
      <w:r>
        <w:t xml:space="preserve">. Detours on the phloem sugar highway: stem carbon storage and remobilization. </w:t>
      </w:r>
      <w:r>
        <w:rPr>
          <w:i/>
          <w:iCs/>
        </w:rPr>
        <w:t>Current Opinion in Plant Biology</w:t>
      </w:r>
      <w:r>
        <w:t xml:space="preserve"> </w:t>
      </w:r>
      <w:r>
        <w:rPr>
          <w:b/>
          <w:bCs/>
        </w:rPr>
        <w:t>43</w:t>
      </w:r>
      <w:r>
        <w:t>: 89–95.</w:t>
      </w:r>
    </w:p>
    <w:p w14:paraId="4147DBED" w14:textId="77777777" w:rsidR="00D203CA" w:rsidRDefault="00D203CA" w:rsidP="00D203CA">
      <w:pPr>
        <w:pStyle w:val="Bibliography"/>
      </w:pPr>
      <w:r>
        <w:rPr>
          <w:b/>
          <w:bCs/>
        </w:rPr>
        <w:t>Gastal F, Lemaire G</w:t>
      </w:r>
      <w:r>
        <w:t xml:space="preserve">. </w:t>
      </w:r>
      <w:r>
        <w:rPr>
          <w:b/>
          <w:bCs/>
        </w:rPr>
        <w:t>2002</w:t>
      </w:r>
      <w:r>
        <w:t xml:space="preserve">. N uptake and distribution in crops: an agronomical and ecophysiological perspective. </w:t>
      </w:r>
      <w:r>
        <w:rPr>
          <w:i/>
          <w:iCs/>
        </w:rPr>
        <w:t>Journal of Experimental Botany</w:t>
      </w:r>
      <w:r>
        <w:t xml:space="preserve"> </w:t>
      </w:r>
      <w:r>
        <w:rPr>
          <w:b/>
          <w:bCs/>
        </w:rPr>
        <w:t>53</w:t>
      </w:r>
      <w:r>
        <w:t>: 789–799.</w:t>
      </w:r>
    </w:p>
    <w:p w14:paraId="7CCCE6C0" w14:textId="77777777" w:rsidR="00D203CA" w:rsidRDefault="00D203CA" w:rsidP="00D203CA">
      <w:pPr>
        <w:pStyle w:val="Bibliography"/>
      </w:pPr>
      <w:r>
        <w:rPr>
          <w:b/>
          <w:bCs/>
        </w:rPr>
        <w:t>Gower ST, Krankina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5BBD5F91" w14:textId="77777777" w:rsidR="00D203CA" w:rsidRDefault="00D203CA" w:rsidP="00D203CA">
      <w:pPr>
        <w:pStyle w:val="Bibliography"/>
      </w:pPr>
      <w:r>
        <w:rPr>
          <w:b/>
          <w:bCs/>
        </w:rPr>
        <w:t>Hartmann H, McDowell NG, Trumbor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0B08156C" w14:textId="77777777" w:rsidR="00D203CA" w:rsidRDefault="00D203CA" w:rsidP="00D203CA">
      <w:pPr>
        <w:pStyle w:val="Bibliography"/>
      </w:pPr>
      <w:r>
        <w:rPr>
          <w:b/>
          <w:bCs/>
        </w:rPr>
        <w:t>Högberg P, Nordgren A, Buchmann N, Taylor AF, Ekblad A, Högberg MN, Nyberg G, Ottosson-Löfvenius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502A783F" w14:textId="77777777" w:rsidR="00D203CA" w:rsidRDefault="00D203CA" w:rsidP="00D203CA">
      <w:pPr>
        <w:pStyle w:val="Bibliography"/>
      </w:pPr>
      <w:r>
        <w:rPr>
          <w:b/>
          <w:bCs/>
        </w:rPr>
        <w:lastRenderedPageBreak/>
        <w:t>Hommel R, Siegwolf R, Zavadlav S, Arend M, Schaub M, Galiano L, Haeni M, Kayler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0853E294" w14:textId="77777777" w:rsidR="00D203CA" w:rsidRDefault="00D203CA" w:rsidP="00D203CA">
      <w:pPr>
        <w:pStyle w:val="Bibliography"/>
      </w:pPr>
      <w:r>
        <w:rPr>
          <w:b/>
          <w:bCs/>
        </w:rPr>
        <w:t>Kirschbaum MUF</w:t>
      </w:r>
      <w:r>
        <w:t xml:space="preserve">. </w:t>
      </w:r>
      <w:r>
        <w:rPr>
          <w:b/>
          <w:bCs/>
        </w:rPr>
        <w:t>2011</w:t>
      </w:r>
      <w:r>
        <w:t xml:space="preserve">. Does Enhanced Photosynthesis Enhance Growth? Lessons Learned from CO2 Enrichment Studies. </w:t>
      </w:r>
      <w:r>
        <w:rPr>
          <w:i/>
          <w:iCs/>
        </w:rPr>
        <w:t>Plant Physiology</w:t>
      </w:r>
      <w:r>
        <w:t xml:space="preserve"> </w:t>
      </w:r>
      <w:r>
        <w:rPr>
          <w:b/>
          <w:bCs/>
        </w:rPr>
        <w:t>155</w:t>
      </w:r>
      <w:r>
        <w:t>: 117–124.</w:t>
      </w:r>
    </w:p>
    <w:p w14:paraId="15280B81" w14:textId="77777777" w:rsidR="00D203CA" w:rsidRDefault="00D203CA" w:rsidP="00D203CA">
      <w:pPr>
        <w:pStyle w:val="Bibliography"/>
      </w:pPr>
      <w:r>
        <w:rPr>
          <w:b/>
          <w:bCs/>
        </w:rPr>
        <w:t xml:space="preserve">Koirala S, Jung M, Reichstein M, de Graaf IEM, Camps-Valls G, Ichii K, Papale D, Ráduly B, Schwalm CR, Tramontana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3C4E0F22" w14:textId="77777777" w:rsidR="00D203CA" w:rsidRDefault="00D203CA" w:rsidP="00D203CA">
      <w:pPr>
        <w:pStyle w:val="Bibliography"/>
      </w:pPr>
      <w:r>
        <w:rPr>
          <w:b/>
          <w:bCs/>
        </w:rPr>
        <w:t>Kuster TM, Arend M, Bleuler P, Günthardt</w:t>
      </w:r>
      <w:r>
        <w:rPr>
          <w:rFonts w:ascii="Cambria Math" w:hAnsi="Cambria Math" w:cs="Cambria Math"/>
          <w:b/>
          <w:bCs/>
        </w:rPr>
        <w:t>‐</w:t>
      </w:r>
      <w:r>
        <w:rPr>
          <w:b/>
          <w:bCs/>
        </w:rPr>
        <w:t>Goerg MS, Schulin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19A758D5" w14:textId="77777777" w:rsidR="00D203CA" w:rsidRDefault="00D203CA" w:rsidP="00D203CA">
      <w:pPr>
        <w:pStyle w:val="Bibliography"/>
      </w:pPr>
      <w:r>
        <w:rPr>
          <w:b/>
          <w:bCs/>
        </w:rPr>
        <w:t>Landsberg JJ, Waring RH</w:t>
      </w:r>
      <w:r>
        <w:t xml:space="preserve">. </w:t>
      </w:r>
      <w:r>
        <w:rPr>
          <w:b/>
          <w:bCs/>
        </w:rPr>
        <w:t>1997</w:t>
      </w:r>
      <w:r>
        <w:t xml:space="preserve">. A generalised model of forest productivity using simplified concepts of radiation-use efficiency, carbon balance and partitioning. </w:t>
      </w:r>
      <w:r>
        <w:rPr>
          <w:i/>
          <w:iCs/>
        </w:rPr>
        <w:t>Forest Ecology and Management</w:t>
      </w:r>
      <w:r>
        <w:t xml:space="preserve"> </w:t>
      </w:r>
      <w:r>
        <w:rPr>
          <w:b/>
          <w:bCs/>
        </w:rPr>
        <w:t>95</w:t>
      </w:r>
      <w:r>
        <w:t>: 209–228.</w:t>
      </w:r>
    </w:p>
    <w:p w14:paraId="44078FD0" w14:textId="77777777" w:rsidR="00D203CA" w:rsidRDefault="00D203CA" w:rsidP="00D203CA">
      <w:pPr>
        <w:pStyle w:val="Bibliography"/>
      </w:pPr>
      <w:r>
        <w:rPr>
          <w:b/>
          <w:bCs/>
        </w:rPr>
        <w:t xml:space="preserve">Lemoine R, La Camera S, Atanassova R, Dedaldechamp F, Allario T, Pourtau N, Bonnemain J-L, Laloi M, Coutos-Thevenot P, Maurousset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7124ED62" w14:textId="77777777" w:rsidR="00D203CA" w:rsidRDefault="00D203CA" w:rsidP="00D203CA">
      <w:pPr>
        <w:pStyle w:val="Bibliography"/>
      </w:pPr>
      <w:r>
        <w:rPr>
          <w:b/>
          <w:bCs/>
        </w:rPr>
        <w:t>Leon-Sanchez L, Nicolas E, Nortes PA, Maestre FT, Querejeta JI</w:t>
      </w:r>
      <w:r>
        <w:t xml:space="preserve">. </w:t>
      </w:r>
      <w:r>
        <w:rPr>
          <w:b/>
          <w:bCs/>
        </w:rPr>
        <w:t>2016</w:t>
      </w:r>
      <w:r>
        <w:t xml:space="preserve">. Photosynthesis and growth reduction with warming are driven by nonstomatal limitations in a Mediterranean semi-arid shrub. </w:t>
      </w:r>
      <w:r>
        <w:rPr>
          <w:i/>
          <w:iCs/>
        </w:rPr>
        <w:t>Ecology and Evolution</w:t>
      </w:r>
      <w:r>
        <w:t xml:space="preserve"> </w:t>
      </w:r>
      <w:r>
        <w:rPr>
          <w:b/>
          <w:bCs/>
        </w:rPr>
        <w:t>6</w:t>
      </w:r>
      <w:r>
        <w:t>: 2725–2738.</w:t>
      </w:r>
    </w:p>
    <w:p w14:paraId="30B3CC1A" w14:textId="77777777" w:rsidR="00D203CA" w:rsidRDefault="00D203CA" w:rsidP="00D203CA">
      <w:pPr>
        <w:pStyle w:val="Bibliography"/>
      </w:pPr>
      <w:r>
        <w:rPr>
          <w:b/>
          <w:bCs/>
        </w:rPr>
        <w:t>Litton CM, Raich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7CA9D2E4" w14:textId="77777777" w:rsidR="00D203CA" w:rsidRDefault="00D203CA" w:rsidP="00D203CA">
      <w:pPr>
        <w:pStyle w:val="Bibliography"/>
      </w:pPr>
      <w:r>
        <w:rPr>
          <w:b/>
          <w:bCs/>
        </w:rPr>
        <w:t>Lovelock CE, Feller IC, Mckee KL, Engelbrecht BMJ, Ball MC</w:t>
      </w:r>
      <w:r>
        <w:t xml:space="preserve">. </w:t>
      </w:r>
      <w:r>
        <w:rPr>
          <w:b/>
          <w:bCs/>
        </w:rPr>
        <w:t>2004</w:t>
      </w:r>
      <w:r>
        <w:t xml:space="preserve">. The effect of nutrient enrichment on growth, photosynthesis and hydraulic conductance of dwarf mangroves in Panama. </w:t>
      </w:r>
      <w:r>
        <w:rPr>
          <w:i/>
          <w:iCs/>
        </w:rPr>
        <w:t>Functional Ecology</w:t>
      </w:r>
      <w:r>
        <w:t xml:space="preserve"> </w:t>
      </w:r>
      <w:r>
        <w:rPr>
          <w:b/>
          <w:bCs/>
        </w:rPr>
        <w:t>18</w:t>
      </w:r>
      <w:r>
        <w:t>: 25–33.</w:t>
      </w:r>
    </w:p>
    <w:p w14:paraId="1A0C5FAE" w14:textId="77777777" w:rsidR="00D203CA" w:rsidRDefault="00D203CA" w:rsidP="00D203CA">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67BF4A95" w14:textId="77777777" w:rsidR="00D203CA" w:rsidRDefault="00D203CA" w:rsidP="00D203CA">
      <w:pPr>
        <w:pStyle w:val="Bibliography"/>
      </w:pPr>
      <w:r>
        <w:rPr>
          <w:b/>
          <w:bCs/>
        </w:rPr>
        <w:t>Mäkelä A, Valentine HT, Helmisaari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New Phytologist</w:t>
      </w:r>
      <w:r>
        <w:t xml:space="preserve"> </w:t>
      </w:r>
      <w:r>
        <w:rPr>
          <w:b/>
          <w:bCs/>
        </w:rPr>
        <w:t>180</w:t>
      </w:r>
      <w:r>
        <w:t>: 114–123.</w:t>
      </w:r>
    </w:p>
    <w:p w14:paraId="309D350F" w14:textId="77777777" w:rsidR="00D203CA" w:rsidRDefault="00D203CA" w:rsidP="00D203CA">
      <w:pPr>
        <w:pStyle w:val="Bibliography"/>
      </w:pPr>
      <w:r>
        <w:rPr>
          <w:b/>
          <w:bCs/>
        </w:rPr>
        <w:t>McCree KJ</w:t>
      </w:r>
      <w:r>
        <w:t xml:space="preserve">. </w:t>
      </w:r>
      <w:r>
        <w:rPr>
          <w:b/>
          <w:bCs/>
        </w:rPr>
        <w:t>1970</w:t>
      </w:r>
      <w:r>
        <w:t xml:space="preserve">. An equation for the rate of respiration of white clover grown under controlled conditions. </w:t>
      </w:r>
      <w:r>
        <w:rPr>
          <w:i/>
          <w:iCs/>
        </w:rPr>
        <w:t>Prediction and measurement of photosynthetic productivity. Proceedings of the IBP/PP Technical Meeting, Trebon, [Czechoslovakia], 14-21 September, 1969</w:t>
      </w:r>
      <w:r>
        <w:t>.</w:t>
      </w:r>
    </w:p>
    <w:p w14:paraId="1A094EC0" w14:textId="77777777" w:rsidR="00D203CA" w:rsidRDefault="00D203CA" w:rsidP="00D203CA">
      <w:pPr>
        <w:pStyle w:val="Bibliography"/>
      </w:pPr>
      <w:r>
        <w:rPr>
          <w:b/>
          <w:bCs/>
        </w:rPr>
        <w:t>McMurtrie RE, Dewar RC</w:t>
      </w:r>
      <w:r>
        <w:t xml:space="preserve">. </w:t>
      </w:r>
      <w:r>
        <w:rPr>
          <w:b/>
          <w:bCs/>
        </w:rPr>
        <w:t>2013</w:t>
      </w:r>
      <w:r>
        <w:t xml:space="preserve">. New insights into carbon allocation by trees from the hypothesis that annual wood production is maximized. </w:t>
      </w:r>
      <w:r>
        <w:rPr>
          <w:i/>
          <w:iCs/>
        </w:rPr>
        <w:t>New Phytologist</w:t>
      </w:r>
      <w:r>
        <w:t xml:space="preserve"> </w:t>
      </w:r>
      <w:r>
        <w:rPr>
          <w:b/>
          <w:bCs/>
        </w:rPr>
        <w:t>199</w:t>
      </w:r>
      <w:r>
        <w:t>: 981–990.</w:t>
      </w:r>
    </w:p>
    <w:p w14:paraId="721EEE78" w14:textId="77777777" w:rsidR="00D203CA" w:rsidRDefault="00D203CA" w:rsidP="00D203CA">
      <w:pPr>
        <w:pStyle w:val="Bibliography"/>
      </w:pPr>
      <w:r>
        <w:rPr>
          <w:b/>
          <w:bCs/>
        </w:rPr>
        <w:t xml:space="preserve">Melillo JM, Butler S, Johnson J, Mohan J, Steudler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27AF5FD1" w14:textId="77777777" w:rsidR="00D203CA" w:rsidRDefault="00D203CA" w:rsidP="00D203CA">
      <w:pPr>
        <w:pStyle w:val="Bibliography"/>
      </w:pPr>
      <w:r>
        <w:rPr>
          <w:b/>
          <w:bCs/>
        </w:rPr>
        <w:lastRenderedPageBreak/>
        <w:t>Melillo JM, Steudler PA, Aber JD, Newkirk K, Lux H, Bowles FP, Catricala C, Magill A, Ahrens T, Morrisseau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0DFB8FE6" w14:textId="77777777" w:rsidR="00D203CA" w:rsidRDefault="00D203CA" w:rsidP="00D203CA">
      <w:pPr>
        <w:pStyle w:val="Bibliography"/>
      </w:pPr>
      <w:r>
        <w:rPr>
          <w:b/>
          <w:bCs/>
        </w:rPr>
        <w:t>Mencuccini M</w:t>
      </w:r>
      <w:r>
        <w:t xml:space="preserve">. </w:t>
      </w:r>
      <w:r>
        <w:rPr>
          <w:b/>
          <w:bCs/>
        </w:rPr>
        <w:t>2003</w:t>
      </w:r>
      <w:r>
        <w:t xml:space="preserve">. The ecological significance of long-distance water transport: short-term regulation, long-term acclimation and the hydraulic costs of stature across plant life forms. </w:t>
      </w:r>
      <w:r>
        <w:rPr>
          <w:i/>
          <w:iCs/>
        </w:rPr>
        <w:t>Plant, Cell &amp; Environment</w:t>
      </w:r>
      <w:r>
        <w:t xml:space="preserve"> </w:t>
      </w:r>
      <w:r>
        <w:rPr>
          <w:b/>
          <w:bCs/>
        </w:rPr>
        <w:t>26</w:t>
      </w:r>
      <w:r>
        <w:t>: 163–182.</w:t>
      </w:r>
    </w:p>
    <w:p w14:paraId="06CC1C29" w14:textId="77777777" w:rsidR="00D203CA" w:rsidRDefault="00D203CA" w:rsidP="00D203CA">
      <w:pPr>
        <w:pStyle w:val="Bibliography"/>
      </w:pPr>
      <w:r>
        <w:rPr>
          <w:b/>
          <w:bCs/>
        </w:rPr>
        <w:t>Mensforth LJ, Thorburn PJ, Tyerman SD, Walker GR</w:t>
      </w:r>
      <w:r>
        <w:t xml:space="preserve">. </w:t>
      </w:r>
      <w:r>
        <w:rPr>
          <w:b/>
          <w:bCs/>
        </w:rPr>
        <w:t>1994</w:t>
      </w:r>
      <w:r>
        <w:t xml:space="preserve">. Sources of water used by riparian Eucalyptus camaldulensis overlying highly saline groundwater. </w:t>
      </w:r>
      <w:r>
        <w:rPr>
          <w:i/>
          <w:iCs/>
        </w:rPr>
        <w:t>Oecologia</w:t>
      </w:r>
      <w:r>
        <w:t xml:space="preserve"> </w:t>
      </w:r>
      <w:r>
        <w:rPr>
          <w:b/>
          <w:bCs/>
        </w:rPr>
        <w:t>100</w:t>
      </w:r>
      <w:r>
        <w:t>: 21–28.</w:t>
      </w:r>
    </w:p>
    <w:p w14:paraId="5F610DCF" w14:textId="77777777" w:rsidR="00D203CA" w:rsidRDefault="00D203CA" w:rsidP="00D203CA">
      <w:pPr>
        <w:pStyle w:val="Bibliography"/>
      </w:pPr>
      <w:r>
        <w:rPr>
          <w:b/>
          <w:bCs/>
        </w:rPr>
        <w:t>Mokany K, Raison RJ, Prokushkin AS</w:t>
      </w:r>
      <w:r>
        <w:t xml:space="preserve">. </w:t>
      </w:r>
      <w:r>
        <w:rPr>
          <w:b/>
          <w:bCs/>
        </w:rPr>
        <w:t>2006</w:t>
      </w:r>
      <w:r>
        <w:t xml:space="preserve">. Critical analysis of root : shoot ratios in terrestrial biomes. </w:t>
      </w:r>
      <w:r>
        <w:rPr>
          <w:i/>
          <w:iCs/>
        </w:rPr>
        <w:t>Global Change Biology</w:t>
      </w:r>
      <w:r>
        <w:t xml:space="preserve"> </w:t>
      </w:r>
      <w:r>
        <w:rPr>
          <w:b/>
          <w:bCs/>
        </w:rPr>
        <w:t>12</w:t>
      </w:r>
      <w:r>
        <w:t>: 84–96.</w:t>
      </w:r>
    </w:p>
    <w:p w14:paraId="295BB1E4" w14:textId="77777777" w:rsidR="00D203CA" w:rsidRDefault="00D203CA" w:rsidP="00D203CA">
      <w:pPr>
        <w:pStyle w:val="Bibliography"/>
      </w:pPr>
      <w:r>
        <w:rPr>
          <w:b/>
          <w:bCs/>
        </w:rPr>
        <w:t>Munir TM, Perkins M, Kaing E, Strack M</w:t>
      </w:r>
      <w:r>
        <w:t xml:space="preserve">. </w:t>
      </w:r>
      <w:r>
        <w:rPr>
          <w:b/>
          <w:bCs/>
        </w:rPr>
        <w:t>2015</w:t>
      </w:r>
      <w:r>
        <w:t xml:space="preserve">. Carbon dioxide flux and net primary production of a boreal treed bog: Responses to warming and water-table-lowering simulations of climate change. </w:t>
      </w:r>
      <w:r>
        <w:rPr>
          <w:i/>
          <w:iCs/>
        </w:rPr>
        <w:t>Biogeosciences</w:t>
      </w:r>
      <w:r>
        <w:t xml:space="preserve"> </w:t>
      </w:r>
      <w:r>
        <w:rPr>
          <w:b/>
          <w:bCs/>
        </w:rPr>
        <w:t>12</w:t>
      </w:r>
      <w:r>
        <w:t>: 1091–1111.</w:t>
      </w:r>
    </w:p>
    <w:p w14:paraId="3DC43CB0" w14:textId="77777777" w:rsidR="00D203CA" w:rsidRDefault="00D203CA" w:rsidP="00D203CA">
      <w:pPr>
        <w:pStyle w:val="Bibliography"/>
      </w:pPr>
      <w:r>
        <w:rPr>
          <w:b/>
          <w:bCs/>
        </w:rPr>
        <w:t>Nemani RR, Keeling CD, Hashimoto H, Jolly WM, Piper SC, Tucker CJ, Myneni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2C590301" w14:textId="77777777" w:rsidR="00D203CA" w:rsidRDefault="00D203CA" w:rsidP="00D203CA">
      <w:pPr>
        <w:pStyle w:val="Bibliography"/>
      </w:pPr>
      <w:r>
        <w:rPr>
          <w:b/>
          <w:bCs/>
        </w:rPr>
        <w:t>Palmroth S, Oren R, McCarthy HR, Johnsen KH, Finzi AC, Butnor JR, Ryan MG, Schlesinger WH</w:t>
      </w:r>
      <w:r>
        <w:t xml:space="preserve">. </w:t>
      </w:r>
      <w:r>
        <w:rPr>
          <w:b/>
          <w:bCs/>
        </w:rPr>
        <w:t>2006</w:t>
      </w:r>
      <w:r>
        <w:t xml:space="preserve">. Aboveground sink strength in forests controls the allocation of carbon below ground and its [CO2]-induced enhancement. </w:t>
      </w:r>
      <w:r>
        <w:rPr>
          <w:i/>
          <w:iCs/>
        </w:rPr>
        <w:t>Proceedings of the National Academy of Sciences</w:t>
      </w:r>
      <w:r>
        <w:t xml:space="preserve"> </w:t>
      </w:r>
      <w:r>
        <w:rPr>
          <w:b/>
          <w:bCs/>
        </w:rPr>
        <w:t>103</w:t>
      </w:r>
      <w:r>
        <w:t>: 19362–19367.</w:t>
      </w:r>
    </w:p>
    <w:p w14:paraId="6DD519BF" w14:textId="77777777" w:rsidR="00D203CA" w:rsidRDefault="00D203CA" w:rsidP="00D203CA">
      <w:pPr>
        <w:pStyle w:val="Bibliography"/>
      </w:pPr>
      <w:r>
        <w:rPr>
          <w:b/>
          <w:bCs/>
        </w:rPr>
        <w:t>Pfautsch S, Dodson W, Madden S, Adams MA</w:t>
      </w:r>
      <w:r>
        <w:t xml:space="preserve">. </w:t>
      </w:r>
      <w:r>
        <w:rPr>
          <w:b/>
          <w:bCs/>
        </w:rPr>
        <w:t>2015</w:t>
      </w:r>
      <w:r>
        <w:t>. Assessing the impact of large</w:t>
      </w:r>
      <w:r>
        <w:rPr>
          <w:rFonts w:ascii="Cambria Math" w:hAnsi="Cambria Math" w:cs="Cambria Math"/>
        </w:rPr>
        <w:t>‐</w:t>
      </w:r>
      <w:r>
        <w:t xml:space="preserve">scale water table modifications on riparian trees: a case study from Australia. </w:t>
      </w:r>
      <w:r>
        <w:rPr>
          <w:i/>
          <w:iCs/>
        </w:rPr>
        <w:t>Ecohydrology</w:t>
      </w:r>
      <w:r>
        <w:t xml:space="preserve"> </w:t>
      </w:r>
      <w:r>
        <w:rPr>
          <w:b/>
          <w:bCs/>
        </w:rPr>
        <w:t>8</w:t>
      </w:r>
      <w:r>
        <w:t>: 642–651.</w:t>
      </w:r>
    </w:p>
    <w:p w14:paraId="2349B32B" w14:textId="77777777" w:rsidR="00D203CA" w:rsidRDefault="00D203CA" w:rsidP="00D203CA">
      <w:pPr>
        <w:pStyle w:val="Bibliography"/>
      </w:pPr>
      <w:r>
        <w:rPr>
          <w:b/>
          <w:bCs/>
        </w:rPr>
        <w:t>Pfautsch S, Keitel C, Turnbull TL, Braimbridge MJ, Wright TE, Simpson RR, O’Brien JA, Adams MA</w:t>
      </w:r>
      <w:r>
        <w:t xml:space="preserve">. </w:t>
      </w:r>
      <w:r>
        <w:rPr>
          <w:b/>
          <w:bCs/>
        </w:rPr>
        <w:t>2011</w:t>
      </w:r>
      <w:r>
        <w:t xml:space="preserve">. Diurnal patterns of water use in Eucalyptus victrix indicate pronounced desiccation–rehydration cycles despite unlimited water supply. </w:t>
      </w:r>
      <w:r>
        <w:rPr>
          <w:i/>
          <w:iCs/>
        </w:rPr>
        <w:t>Tree Physiology</w:t>
      </w:r>
      <w:r>
        <w:t xml:space="preserve"> </w:t>
      </w:r>
      <w:r>
        <w:rPr>
          <w:b/>
          <w:bCs/>
        </w:rPr>
        <w:t>31</w:t>
      </w:r>
      <w:r>
        <w:t>: 1041–1051.</w:t>
      </w:r>
    </w:p>
    <w:p w14:paraId="5D6B38FC" w14:textId="77777777" w:rsidR="00D203CA" w:rsidRDefault="00D203CA" w:rsidP="00D203CA">
      <w:pPr>
        <w:pStyle w:val="Bibliography"/>
      </w:pPr>
      <w:r>
        <w:rPr>
          <w:b/>
          <w:bCs/>
        </w:rPr>
        <w:t>van der Ploeg RR, Bo¨hm W, Kirkham MB</w:t>
      </w:r>
      <w:r>
        <w:t xml:space="preserve">. </w:t>
      </w:r>
      <w:r>
        <w:rPr>
          <w:b/>
          <w:bCs/>
        </w:rPr>
        <w:t>1999</w:t>
      </w:r>
      <w:r>
        <w:t xml:space="preserve">. On the Origin of the Theory of Mineral Nutrition of Plants and the Law of the Minimum. </w:t>
      </w:r>
      <w:r>
        <w:rPr>
          <w:b/>
          <w:bCs/>
        </w:rPr>
        <w:t>63</w:t>
      </w:r>
      <w:r>
        <w:t>: 1055–1062.</w:t>
      </w:r>
    </w:p>
    <w:p w14:paraId="7575F682" w14:textId="77777777" w:rsidR="00D203CA" w:rsidRDefault="00D203CA" w:rsidP="00D203CA">
      <w:pPr>
        <w:pStyle w:val="Bibliography"/>
      </w:pPr>
      <w:r>
        <w:rPr>
          <w:b/>
          <w:bCs/>
        </w:rPr>
        <w:t>Poorter H, Jagodzinski AM, Ruiz-Peinado R, Kuyah S, Luo Y, Oleksyn J, Usoltsev VA, Buckley TN, Reich PB, Sack L</w:t>
      </w:r>
      <w:r>
        <w:t xml:space="preserve">. </w:t>
      </w:r>
      <w:r>
        <w:rPr>
          <w:b/>
          <w:bCs/>
        </w:rPr>
        <w:t>2015</w:t>
      </w:r>
      <w:r>
        <w:t xml:space="preserve">. How does biomass distribution change with size and differ among species? An analysis for 1200 plant species from five continents. </w:t>
      </w:r>
      <w:r>
        <w:rPr>
          <w:i/>
          <w:iCs/>
        </w:rPr>
        <w:t>New Phytologist</w:t>
      </w:r>
      <w:r>
        <w:t xml:space="preserve"> </w:t>
      </w:r>
      <w:r>
        <w:rPr>
          <w:b/>
          <w:bCs/>
        </w:rPr>
        <w:t>208</w:t>
      </w:r>
      <w:r>
        <w:t>: 736–749.</w:t>
      </w:r>
    </w:p>
    <w:p w14:paraId="497EC6B2" w14:textId="77777777" w:rsidR="00D203CA" w:rsidRDefault="00D203CA" w:rsidP="00D203CA">
      <w:pPr>
        <w:pStyle w:val="Bibliography"/>
      </w:pPr>
      <w:r>
        <w:rPr>
          <w:b/>
          <w:bCs/>
        </w:rPr>
        <w:t>Poorter H, Niklas KJ, Reich PB, Oleksyn J, Poot P, Mommer L</w:t>
      </w:r>
      <w:r>
        <w:t xml:space="preserve">. </w:t>
      </w:r>
      <w:r>
        <w:rPr>
          <w:b/>
          <w:bCs/>
        </w:rPr>
        <w:t>2012</w:t>
      </w:r>
      <w:r>
        <w:t xml:space="preserve">. Biomass allocation to leaves, stems and roots: meta-analyses of interspecific variation and environmental control. </w:t>
      </w:r>
      <w:r>
        <w:rPr>
          <w:i/>
          <w:iCs/>
        </w:rPr>
        <w:t>New Phytologist</w:t>
      </w:r>
      <w:r>
        <w:t xml:space="preserve"> </w:t>
      </w:r>
      <w:r>
        <w:rPr>
          <w:b/>
          <w:bCs/>
        </w:rPr>
        <w:t>193</w:t>
      </w:r>
      <w:r>
        <w:t>: 30–50.</w:t>
      </w:r>
    </w:p>
    <w:p w14:paraId="1F99830B" w14:textId="77777777" w:rsidR="00D203CA" w:rsidRDefault="00D203CA" w:rsidP="00D203CA">
      <w:pPr>
        <w:pStyle w:val="Bibliography"/>
      </w:pPr>
      <w:r>
        <w:rPr>
          <w:b/>
          <w:bCs/>
        </w:rPr>
        <w:t>Poorter H, Sack L</w:t>
      </w:r>
      <w:r>
        <w:t xml:space="preserve">. </w:t>
      </w:r>
      <w:r>
        <w:rPr>
          <w:b/>
          <w:bCs/>
        </w:rPr>
        <w:t>2012</w:t>
      </w:r>
      <w:r>
        <w:t xml:space="preserve">. Pitfalls and Possibilities in the Analysis of Biomass Allocation Patterns in Plants. </w:t>
      </w:r>
      <w:r>
        <w:rPr>
          <w:i/>
          <w:iCs/>
        </w:rPr>
        <w:t>Frontiers in Plant Science</w:t>
      </w:r>
      <w:r>
        <w:t xml:space="preserve"> </w:t>
      </w:r>
      <w:r>
        <w:rPr>
          <w:b/>
          <w:bCs/>
        </w:rPr>
        <w:t>3</w:t>
      </w:r>
      <w:r>
        <w:t>.</w:t>
      </w:r>
    </w:p>
    <w:p w14:paraId="5F44F172" w14:textId="77777777" w:rsidR="00D203CA" w:rsidRDefault="00D203CA" w:rsidP="00D203CA">
      <w:pPr>
        <w:pStyle w:val="Bibliography"/>
      </w:pPr>
      <w:r>
        <w:rPr>
          <w:b/>
          <w:bCs/>
        </w:rPr>
        <w:lastRenderedPageBreak/>
        <w:t>Pugh T a. M, Mueller C, Arneth A, Haverd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72EF81F2" w14:textId="77777777" w:rsidR="00D203CA" w:rsidRDefault="00D203CA" w:rsidP="00D203CA">
      <w:pPr>
        <w:pStyle w:val="Bibliography"/>
      </w:pPr>
      <w:r>
        <w:rPr>
          <w:b/>
          <w:bCs/>
        </w:rPr>
        <w:t>Reich PB</w:t>
      </w:r>
      <w:r>
        <w:t xml:space="preserve">. </w:t>
      </w:r>
      <w:r>
        <w:rPr>
          <w:b/>
          <w:bCs/>
        </w:rPr>
        <w:t>2002</w:t>
      </w:r>
      <w:r>
        <w:t>. Root-shoot relations: Optimality in acclimation and adaptation or the ’Emperor’s New Clothes. In: Plant roots: the hidden half. 205–220.</w:t>
      </w:r>
    </w:p>
    <w:p w14:paraId="69591174" w14:textId="77777777" w:rsidR="00D203CA" w:rsidRDefault="00D203CA" w:rsidP="00D203CA">
      <w:pPr>
        <w:pStyle w:val="Bibliography"/>
      </w:pPr>
      <w:r>
        <w:rPr>
          <w:b/>
          <w:bCs/>
        </w:rPr>
        <w:t>Reich PB, Luo Y, Bradford JB, Poorter H, Perry CH, Oleksyn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18FF88C0" w14:textId="77777777" w:rsidR="00D203CA" w:rsidRDefault="00D203CA" w:rsidP="00D203CA">
      <w:pPr>
        <w:pStyle w:val="Bibliography"/>
      </w:pPr>
      <w:r>
        <w:rPr>
          <w:b/>
          <w:bCs/>
        </w:rPr>
        <w:t>Reich PB, Sendall KM, Stefanski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1E2E0006" w14:textId="77777777" w:rsidR="00D203CA" w:rsidRDefault="00D203CA" w:rsidP="00D203CA">
      <w:pPr>
        <w:pStyle w:val="Bibliography"/>
      </w:pPr>
      <w:r>
        <w:rPr>
          <w:b/>
          <w:bCs/>
        </w:rPr>
        <w:t xml:space="preserve">Reichstein M, Falge E, Baldocchi D, Papale D, Aubinet M, Berbigier P, Bernhofer C, Buchmann N, Gilmanov T, Granier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65C3AA96" w14:textId="77777777" w:rsidR="00D203CA" w:rsidRDefault="00D203CA" w:rsidP="00D203CA">
      <w:pPr>
        <w:pStyle w:val="Bibliography"/>
      </w:pPr>
      <w:r>
        <w:rPr>
          <w:b/>
          <w:bCs/>
        </w:rPr>
        <w:t>Roux XL, Lacointe A, Escobar-Gutiérrez A, Dizès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1E74367A" w14:textId="77777777" w:rsidR="00D203CA" w:rsidRDefault="00D203CA" w:rsidP="00D203CA">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6B5AB511" w14:textId="77777777" w:rsidR="00D203CA" w:rsidRDefault="00D203CA" w:rsidP="00D203CA">
      <w:pPr>
        <w:pStyle w:val="Bibliography"/>
      </w:pPr>
      <w:r>
        <w:rPr>
          <w:b/>
          <w:bCs/>
        </w:rPr>
        <w:t>Rustad L, Campbell J, Marion G, Norby R, Mitchell M, Hartley A, Cornelissen J, Gurevitch J, GCTE-NEWS</w:t>
      </w:r>
      <w:r>
        <w:t xml:space="preserve">. </w:t>
      </w:r>
      <w:r>
        <w:rPr>
          <w:b/>
          <w:bCs/>
        </w:rPr>
        <w:t>2001</w:t>
      </w:r>
      <w:r>
        <w:t xml:space="preserve">. A meta-analysis of the response of soil respiration, net nitrogen mineralization, and aboveground plant growth to experimental ecosystem warming. </w:t>
      </w:r>
      <w:r>
        <w:rPr>
          <w:i/>
          <w:iCs/>
        </w:rPr>
        <w:t>Oecologia</w:t>
      </w:r>
      <w:r>
        <w:t xml:space="preserve"> </w:t>
      </w:r>
      <w:r>
        <w:rPr>
          <w:b/>
          <w:bCs/>
        </w:rPr>
        <w:t>126</w:t>
      </w:r>
      <w:r>
        <w:t>: 543–562.</w:t>
      </w:r>
    </w:p>
    <w:p w14:paraId="11E149B6" w14:textId="77777777" w:rsidR="00D203CA" w:rsidRDefault="00D203CA" w:rsidP="00D203CA">
      <w:pPr>
        <w:pStyle w:val="Bibliography"/>
      </w:pPr>
      <w:r>
        <w:rPr>
          <w:b/>
          <w:bCs/>
        </w:rPr>
        <w:t>Santiago LS, Wright SJ, Harms KE, Yavitt JB, Korine C, Garcia MN, Turner BL</w:t>
      </w:r>
      <w:r>
        <w:t xml:space="preserve">. </w:t>
      </w:r>
      <w:r>
        <w:rPr>
          <w:b/>
          <w:bCs/>
        </w:rPr>
        <w:t>2012</w:t>
      </w:r>
      <w:r>
        <w:t xml:space="preserve">. Tropical tree seedling growth responses to nitrogen, phosphorus and potassium addition. </w:t>
      </w:r>
      <w:r>
        <w:rPr>
          <w:i/>
          <w:iCs/>
        </w:rPr>
        <w:t>Journal of Ecology</w:t>
      </w:r>
      <w:r>
        <w:t xml:space="preserve"> </w:t>
      </w:r>
      <w:r>
        <w:rPr>
          <w:b/>
          <w:bCs/>
        </w:rPr>
        <w:t>100</w:t>
      </w:r>
      <w:r>
        <w:t>: 309–316.</w:t>
      </w:r>
    </w:p>
    <w:p w14:paraId="0AD57A67" w14:textId="77777777" w:rsidR="00D203CA" w:rsidRDefault="00D203CA" w:rsidP="00D203CA">
      <w:pPr>
        <w:pStyle w:val="Bibliography"/>
      </w:pPr>
      <w:r>
        <w:rPr>
          <w:b/>
          <w:bCs/>
        </w:rPr>
        <w:t>Sillmann J, Kharin VV, Zwiers FW, Zhang X, Bronaugh D</w:t>
      </w:r>
      <w:r>
        <w:t xml:space="preserve">. </w:t>
      </w:r>
      <w:r>
        <w:rPr>
          <w:b/>
          <w:bCs/>
        </w:rPr>
        <w:t>2013</w:t>
      </w:r>
      <w:r>
        <w:t xml:space="preserve">. Climate extremes indices in the CMIP5 multimodel ensemble: Part 2. Future climate projections. </w:t>
      </w:r>
      <w:r>
        <w:rPr>
          <w:i/>
          <w:iCs/>
        </w:rPr>
        <w:t>Journal of Geophysical Research-Atmospheres</w:t>
      </w:r>
      <w:r>
        <w:t xml:space="preserve"> </w:t>
      </w:r>
      <w:r>
        <w:rPr>
          <w:b/>
          <w:bCs/>
        </w:rPr>
        <w:t>118</w:t>
      </w:r>
      <w:r>
        <w:t>: 2473–2493.</w:t>
      </w:r>
    </w:p>
    <w:p w14:paraId="3AC56622" w14:textId="77777777" w:rsidR="00D203CA" w:rsidRDefault="00D203CA" w:rsidP="00D203CA">
      <w:pPr>
        <w:pStyle w:val="Bibliography"/>
      </w:pPr>
      <w:r>
        <w:rPr>
          <w:b/>
          <w:bCs/>
        </w:rPr>
        <w:t>Sinclair TR, Horie T</w:t>
      </w:r>
      <w:r>
        <w:t xml:space="preserve">. </w:t>
      </w:r>
      <w:r>
        <w:rPr>
          <w:b/>
          <w:bCs/>
        </w:rPr>
        <w:t>1989</w:t>
      </w:r>
      <w:r>
        <w:t xml:space="preserve">. Leaf Nitrogen, Photosynthesis, and Crop Radiation Use Efficiency: A Review. </w:t>
      </w:r>
      <w:r>
        <w:rPr>
          <w:i/>
          <w:iCs/>
        </w:rPr>
        <w:t>Crop Science</w:t>
      </w:r>
      <w:r>
        <w:t xml:space="preserve"> </w:t>
      </w:r>
      <w:r>
        <w:rPr>
          <w:b/>
          <w:bCs/>
        </w:rPr>
        <w:t>29</w:t>
      </w:r>
      <w:r>
        <w:t>: 90.</w:t>
      </w:r>
    </w:p>
    <w:p w14:paraId="41EC0057" w14:textId="77777777" w:rsidR="00D203CA" w:rsidRDefault="00D203CA" w:rsidP="00D203CA">
      <w:pPr>
        <w:pStyle w:val="Bibliography"/>
      </w:pPr>
      <w:r>
        <w:rPr>
          <w:b/>
          <w:bCs/>
        </w:rPr>
        <w:t>Smith NG, Dukes JS</w:t>
      </w:r>
      <w:r>
        <w:t xml:space="preserve">. </w:t>
      </w:r>
      <w:r>
        <w:rPr>
          <w:b/>
          <w:bCs/>
        </w:rPr>
        <w:t>2013</w:t>
      </w:r>
      <w:r>
        <w:t xml:space="preserve">. Plant respiration and photosynthesis in global-scale models: incorporating acclimation to temperature and CO2. </w:t>
      </w:r>
      <w:r>
        <w:rPr>
          <w:i/>
          <w:iCs/>
        </w:rPr>
        <w:t>Global Change Biology</w:t>
      </w:r>
      <w:r>
        <w:t xml:space="preserve"> </w:t>
      </w:r>
      <w:r>
        <w:rPr>
          <w:b/>
          <w:bCs/>
        </w:rPr>
        <w:t>19</w:t>
      </w:r>
      <w:r>
        <w:t>: 45–63.</w:t>
      </w:r>
    </w:p>
    <w:p w14:paraId="15D5E938" w14:textId="77777777" w:rsidR="00D203CA" w:rsidRDefault="00D203CA" w:rsidP="00D203CA">
      <w:pPr>
        <w:pStyle w:val="Bibliography"/>
      </w:pPr>
      <w:r>
        <w:rPr>
          <w:b/>
          <w:bCs/>
        </w:rPr>
        <w:t>Strömgren M, Linder S</w:t>
      </w:r>
      <w:r>
        <w:t xml:space="preserve">. </w:t>
      </w:r>
      <w:r>
        <w:rPr>
          <w:b/>
          <w:bCs/>
        </w:rPr>
        <w:t>2002</w:t>
      </w:r>
      <w:r>
        <w:t xml:space="preserve">. Effects of nutrition and soil warming on stemwood production in a boreal Norway spruce stand. </w:t>
      </w:r>
      <w:r>
        <w:rPr>
          <w:i/>
          <w:iCs/>
        </w:rPr>
        <w:t>Global Change Biology</w:t>
      </w:r>
      <w:r>
        <w:t xml:space="preserve"> </w:t>
      </w:r>
      <w:r>
        <w:rPr>
          <w:b/>
          <w:bCs/>
        </w:rPr>
        <w:t>8</w:t>
      </w:r>
      <w:r>
        <w:t>: 1194–1204.</w:t>
      </w:r>
    </w:p>
    <w:p w14:paraId="4A60B421" w14:textId="77777777" w:rsidR="00D203CA" w:rsidRDefault="00D203CA" w:rsidP="00D203CA">
      <w:pPr>
        <w:pStyle w:val="Bibliography"/>
      </w:pPr>
      <w:r>
        <w:rPr>
          <w:b/>
          <w:bCs/>
        </w:rPr>
        <w:t>Taeger S, Sparks TH, Menzel A</w:t>
      </w:r>
      <w:r>
        <w:t xml:space="preserve">. </w:t>
      </w:r>
      <w:r>
        <w:rPr>
          <w:b/>
          <w:bCs/>
        </w:rPr>
        <w:t>2015</w:t>
      </w:r>
      <w:r>
        <w:t xml:space="preserve">. Effects of temperature and drought manipulations on seedlings of Scots pine provenances. </w:t>
      </w:r>
      <w:r>
        <w:rPr>
          <w:i/>
          <w:iCs/>
        </w:rPr>
        <w:t>Plant Biology</w:t>
      </w:r>
      <w:r>
        <w:t xml:space="preserve"> </w:t>
      </w:r>
      <w:r>
        <w:rPr>
          <w:b/>
          <w:bCs/>
        </w:rPr>
        <w:t>17</w:t>
      </w:r>
      <w:r>
        <w:t>: 361–372.</w:t>
      </w:r>
    </w:p>
    <w:p w14:paraId="7AEB24F6" w14:textId="77777777" w:rsidR="00D203CA" w:rsidRDefault="00D203CA" w:rsidP="00D203CA">
      <w:pPr>
        <w:pStyle w:val="Bibliography"/>
      </w:pPr>
      <w:r>
        <w:rPr>
          <w:b/>
          <w:bCs/>
        </w:rPr>
        <w:lastRenderedPageBreak/>
        <w:t>Thomas DS, Montagu KD, Conroy JP</w:t>
      </w:r>
      <w:r>
        <w:t xml:space="preserve">. </w:t>
      </w:r>
      <w:r>
        <w:rPr>
          <w:b/>
          <w:bCs/>
        </w:rPr>
        <w:t>2007</w:t>
      </w:r>
      <w:r>
        <w:t xml:space="preserve">. Temperature effects on wood anatomy, wood density, photosynthesis and biomass partitioning of Eucalyptus grandis seedlings. </w:t>
      </w:r>
      <w:r>
        <w:rPr>
          <w:i/>
          <w:iCs/>
        </w:rPr>
        <w:t>Tree Physiology</w:t>
      </w:r>
      <w:r>
        <w:t xml:space="preserve"> </w:t>
      </w:r>
      <w:r>
        <w:rPr>
          <w:b/>
          <w:bCs/>
        </w:rPr>
        <w:t>27</w:t>
      </w:r>
      <w:r>
        <w:t>: 251–260.</w:t>
      </w:r>
    </w:p>
    <w:p w14:paraId="29F5DC71" w14:textId="77777777" w:rsidR="00D203CA" w:rsidRDefault="00D203CA" w:rsidP="00D203CA">
      <w:pPr>
        <w:pStyle w:val="Bibliography"/>
      </w:pPr>
      <w:r>
        <w:rPr>
          <w:b/>
          <w:bCs/>
        </w:rPr>
        <w:t>Tjoelker MG, Oleksyn J, Reich PB</w:t>
      </w:r>
      <w:r>
        <w:t xml:space="preserve">. </w:t>
      </w:r>
      <w:r>
        <w:rPr>
          <w:b/>
          <w:bCs/>
        </w:rPr>
        <w:t>1998</w:t>
      </w:r>
      <w:r>
        <w:t xml:space="preserve">. Temperature and ontogeny mediate growth response to elevated CO2 in seedlings of five boreal tree species. </w:t>
      </w:r>
      <w:r>
        <w:rPr>
          <w:i/>
          <w:iCs/>
        </w:rPr>
        <w:t>The New Phytologist</w:t>
      </w:r>
      <w:r>
        <w:t xml:space="preserve"> </w:t>
      </w:r>
      <w:r>
        <w:rPr>
          <w:b/>
          <w:bCs/>
        </w:rPr>
        <w:t>140</w:t>
      </w:r>
      <w:r>
        <w:t>: 197–210.</w:t>
      </w:r>
    </w:p>
    <w:p w14:paraId="5816A441" w14:textId="77777777" w:rsidR="00D203CA" w:rsidRDefault="00D203CA" w:rsidP="00D203CA">
      <w:pPr>
        <w:pStyle w:val="Bibliography"/>
      </w:pPr>
      <w:r>
        <w:rPr>
          <w:b/>
          <w:bCs/>
        </w:rPr>
        <w:t>Tjoelker MG, Oleksyn J, Reich PB</w:t>
      </w:r>
      <w:r>
        <w:t xml:space="preserve">. </w:t>
      </w:r>
      <w:r>
        <w:rPr>
          <w:b/>
          <w:bCs/>
        </w:rPr>
        <w:t>1999</w:t>
      </w:r>
      <w:r>
        <w:t xml:space="preserve">. Acclimation of respiration to temperature and CO2 in seedlings of boreal tree species in relation to plant size and relative growth rate. </w:t>
      </w:r>
      <w:r>
        <w:rPr>
          <w:i/>
          <w:iCs/>
        </w:rPr>
        <w:t>Global Change Biology</w:t>
      </w:r>
      <w:r>
        <w:t xml:space="preserve"> </w:t>
      </w:r>
      <w:r>
        <w:rPr>
          <w:b/>
          <w:bCs/>
        </w:rPr>
        <w:t>5</w:t>
      </w:r>
      <w:r>
        <w:t>: 679–691.</w:t>
      </w:r>
    </w:p>
    <w:p w14:paraId="77A83D35" w14:textId="77777777" w:rsidR="00D203CA" w:rsidRDefault="00D203CA" w:rsidP="00D203CA">
      <w:pPr>
        <w:pStyle w:val="Bibliography"/>
      </w:pPr>
      <w:r>
        <w:rPr>
          <w:b/>
          <w:bCs/>
        </w:rPr>
        <w:t>Volder A, Briske DD, Tjoelker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0C41142A" w14:textId="77777777" w:rsidR="00D203CA" w:rsidRDefault="00D203CA" w:rsidP="00D203CA">
      <w:pPr>
        <w:pStyle w:val="Bibliography"/>
      </w:pPr>
      <w:r>
        <w:rPr>
          <w:b/>
          <w:bCs/>
        </w:rPr>
        <w:t>Wang D, Maughan MW, Sun J, Feng X, Miguez F, Lee D, Dietze MC</w:t>
      </w:r>
      <w:r>
        <w:t xml:space="preserve">. </w:t>
      </w:r>
      <w:r>
        <w:rPr>
          <w:b/>
          <w:bCs/>
        </w:rPr>
        <w:t>2012</w:t>
      </w:r>
      <w:r>
        <w:t xml:space="preserve">. Impact of nitrogen allocation on growth and photosynthesis of Miscanthus (Miscanthus x giganteus). </w:t>
      </w:r>
      <w:r>
        <w:rPr>
          <w:i/>
          <w:iCs/>
        </w:rPr>
        <w:t>Global Change Biology Bioenergy</w:t>
      </w:r>
      <w:r>
        <w:t xml:space="preserve"> </w:t>
      </w:r>
      <w:r>
        <w:rPr>
          <w:b/>
          <w:bCs/>
        </w:rPr>
        <w:t>4</w:t>
      </w:r>
      <w:r>
        <w:t>: 688–697.</w:t>
      </w:r>
    </w:p>
    <w:p w14:paraId="37AF571D" w14:textId="77777777" w:rsidR="00D203CA" w:rsidRDefault="00D203CA" w:rsidP="00D203CA">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5CADD4CA" w14:textId="77777777" w:rsidR="00D203CA" w:rsidRDefault="00D203CA" w:rsidP="00D203CA">
      <w:pPr>
        <w:pStyle w:val="Bibliography"/>
      </w:pPr>
      <w:r>
        <w:rPr>
          <w:b/>
          <w:bCs/>
        </w:rPr>
        <w:t>Way DA, Yamori W</w:t>
      </w:r>
      <w:r>
        <w:t xml:space="preserve">. </w:t>
      </w:r>
      <w:r>
        <w:rPr>
          <w:b/>
          <w:bCs/>
        </w:rPr>
        <w:t>2014</w:t>
      </w:r>
      <w:r>
        <w:t xml:space="preserve">. Thermal acclimation of photosynthesis: on the importance of adjusting our definitions and accounting for thermal acclimation of respiration. </w:t>
      </w:r>
      <w:r>
        <w:rPr>
          <w:i/>
          <w:iCs/>
        </w:rPr>
        <w:t>Photosynthesis Research</w:t>
      </w:r>
      <w:r>
        <w:t xml:space="preserve"> </w:t>
      </w:r>
      <w:r>
        <w:rPr>
          <w:b/>
          <w:bCs/>
        </w:rPr>
        <w:t>119</w:t>
      </w:r>
      <w:r>
        <w:t>: 89–100.</w:t>
      </w:r>
    </w:p>
    <w:p w14:paraId="13C940BF" w14:textId="77777777" w:rsidR="00D203CA" w:rsidRDefault="00D203CA" w:rsidP="00D203CA">
      <w:pPr>
        <w:pStyle w:val="Bibliography"/>
      </w:pPr>
      <w:r>
        <w:rPr>
          <w:b/>
          <w:bCs/>
        </w:rPr>
        <w:t>Zolfaghar S, Villalobos-Vega R, Zeppel M, Cleverly J, Rumman R, Hingee M, Boulain N, Li Z, Eamus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2AC5A06D"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hn E. Drake" w:date="2018-09-10T08:27:00Z" w:initials="JED">
    <w:p w14:paraId="0178B75D" w14:textId="67DF2183" w:rsidR="001052BC" w:rsidRDefault="001052BC">
      <w:pPr>
        <w:pStyle w:val="CommentText"/>
      </w:pPr>
      <w:r>
        <w:rPr>
          <w:rStyle w:val="CommentReference"/>
        </w:rPr>
        <w:annotationRef/>
      </w:r>
      <w:r>
        <w:t>Update</w:t>
      </w:r>
    </w:p>
  </w:comment>
  <w:comment w:id="3" w:author="Aspinwall, Michael" w:date="2018-08-31T16:15:00Z" w:initials="AM">
    <w:p w14:paraId="386681C0" w14:textId="0E99115A" w:rsidR="001052BC" w:rsidRDefault="001052BC">
      <w:pPr>
        <w:pStyle w:val="CommentText"/>
      </w:pPr>
      <w:r>
        <w:rPr>
          <w:rStyle w:val="CommentReference"/>
        </w:rPr>
        <w:annotationRef/>
      </w:r>
      <w:r>
        <w:t xml:space="preserve">It looks like final root mass was lower in warmed (on average), but as you note there was a temperature x drought interaction for fine roots. Can we say that the reduction in root mass with warming at corroborates the reduction in residual/GPP with warming (although the reduction ins residual/GPP looks larger than seen with root mass)?  </w:t>
      </w:r>
    </w:p>
  </w:comment>
  <w:comment w:id="6" w:author="John E. Drake" w:date="2017-12-20T11:23:00Z" w:initials="JED">
    <w:p w14:paraId="77475B81" w14:textId="7B3DAA78" w:rsidR="001052BC" w:rsidRDefault="001052BC">
      <w:pPr>
        <w:pStyle w:val="CommentText"/>
      </w:pPr>
      <w:r>
        <w:rPr>
          <w:rStyle w:val="CommentReference"/>
        </w:rPr>
        <w:annotationRef/>
      </w:r>
      <w:r>
        <w:t>The slope is clearly less than 1.0. What does this mean? Does it mean that growth respiration is a smaller fraction of growth as growth increa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78B75D" w15:done="0"/>
  <w15:commentEx w15:paraId="386681C0" w15:done="0"/>
  <w15:commentEx w15:paraId="77475B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A67B4D" w16cid:durableId="1F315534"/>
  <w16cid:commentId w16cid:paraId="57859A48" w16cid:durableId="1F30A2CB"/>
  <w16cid:commentId w16cid:paraId="612313E2" w16cid:durableId="1F31131A"/>
  <w16cid:commentId w16cid:paraId="79DEBD33" w16cid:durableId="1F31148E"/>
  <w16cid:commentId w16cid:paraId="4E06CE01" w16cid:durableId="1F30A52D"/>
  <w16cid:commentId w16cid:paraId="407068A7" w16cid:durableId="1F3115CE"/>
  <w16cid:commentId w16cid:paraId="2D2B26F0" w16cid:durableId="1F31163C"/>
  <w16cid:commentId w16cid:paraId="341C0B6B" w16cid:durableId="1F3116FE"/>
  <w16cid:commentId w16cid:paraId="34CD86DA" w16cid:durableId="1F311802"/>
  <w16cid:commentId w16cid:paraId="68521BF2" w16cid:durableId="1F311897"/>
  <w16cid:commentId w16cid:paraId="4409B8ED" w16cid:durableId="1F3119A0"/>
  <w16cid:commentId w16cid:paraId="7956E03C" w16cid:durableId="1F311A70"/>
  <w16cid:commentId w16cid:paraId="088C85AA" w16cid:durableId="1F30A740"/>
  <w16cid:commentId w16cid:paraId="3BD5C116" w16cid:durableId="1F27A1D6"/>
  <w16cid:commentId w16cid:paraId="7B184E47" w16cid:durableId="1F27A1D7"/>
  <w16cid:commentId w16cid:paraId="1B0BA01A" w16cid:durableId="1F311B1C"/>
  <w16cid:commentId w16cid:paraId="18706260" w16cid:durableId="1F311BE7"/>
  <w16cid:commentId w16cid:paraId="2A6653B6" w16cid:durableId="1F27A1D8"/>
  <w16cid:commentId w16cid:paraId="6DFEE3E4" w16cid:durableId="1F27A1D9"/>
  <w16cid:commentId w16cid:paraId="0DBB51E6" w16cid:durableId="1F27A1DA"/>
  <w16cid:commentId w16cid:paraId="7CA83708" w16cid:durableId="1F311C3C"/>
  <w16cid:commentId w16cid:paraId="30728D5C" w16cid:durableId="1F27A1DB"/>
  <w16cid:commentId w16cid:paraId="4A8389CF" w16cid:durableId="1F27A1DC"/>
  <w16cid:commentId w16cid:paraId="1612E67D" w16cid:durableId="1F27A1DD"/>
  <w16cid:commentId w16cid:paraId="52705B0A" w16cid:durableId="1F27A1DE"/>
  <w16cid:commentId w16cid:paraId="49F244BD" w16cid:durableId="1F27A1DF"/>
  <w16cid:commentId w16cid:paraId="01E005FD" w16cid:durableId="1F27A1E0"/>
  <w16cid:commentId w16cid:paraId="4763F2C0" w16cid:durableId="1F32947E"/>
  <w16cid:commentId w16cid:paraId="2CCB6E78" w16cid:durableId="1F311EB4"/>
  <w16cid:commentId w16cid:paraId="582643F6" w16cid:durableId="1F27A1E1"/>
  <w16cid:commentId w16cid:paraId="2F21FFF4" w16cid:durableId="1F27A1E2"/>
  <w16cid:commentId w16cid:paraId="2BB6A885" w16cid:durableId="1F329588"/>
  <w16cid:commentId w16cid:paraId="40F63E64" w16cid:durableId="1F32964A"/>
  <w16cid:commentId w16cid:paraId="0E7CF86D" w16cid:durableId="1F3120B5"/>
  <w16cid:commentId w16cid:paraId="7707EC36" w16cid:durableId="1F312273"/>
  <w16cid:commentId w16cid:paraId="7BBEA196" w16cid:durableId="1F329702"/>
  <w16cid:commentId w16cid:paraId="6E5777AD" w16cid:durableId="1F27A1E3"/>
  <w16cid:commentId w16cid:paraId="18C0133E" w16cid:durableId="1F31244A"/>
  <w16cid:commentId w16cid:paraId="374ACCB8" w16cid:durableId="1F32978F"/>
  <w16cid:commentId w16cid:paraId="7544921B" w16cid:durableId="1F3125CF"/>
  <w16cid:commentId w16cid:paraId="5F3C2A4D" w16cid:durableId="1F27A1E4"/>
  <w16cid:commentId w16cid:paraId="274187A3" w16cid:durableId="1F27A1E5"/>
  <w16cid:commentId w16cid:paraId="77475B81" w16cid:durableId="1F27A1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E. Drake">
    <w15:presenceInfo w15:providerId="AD" w15:userId="S-1-5-21-2131559260-2045905398-530207130-30932"/>
  </w15:person>
  <w15:person w15:author="Aspinwall, Michael">
    <w15:presenceInfo w15:providerId="AD" w15:userId="S-1-5-21-2133283647-1346381542-622671684-3742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11FFC"/>
    <w:rsid w:val="00041A46"/>
    <w:rsid w:val="00075A04"/>
    <w:rsid w:val="00085268"/>
    <w:rsid w:val="000A7F8C"/>
    <w:rsid w:val="000C4DA0"/>
    <w:rsid w:val="000E10B6"/>
    <w:rsid w:val="000F67B0"/>
    <w:rsid w:val="001052BC"/>
    <w:rsid w:val="00126292"/>
    <w:rsid w:val="0014101C"/>
    <w:rsid w:val="001477B8"/>
    <w:rsid w:val="0018556E"/>
    <w:rsid w:val="001901AA"/>
    <w:rsid w:val="001938F3"/>
    <w:rsid w:val="001A73B1"/>
    <w:rsid w:val="001E3A64"/>
    <w:rsid w:val="002026BB"/>
    <w:rsid w:val="00204407"/>
    <w:rsid w:val="002059F3"/>
    <w:rsid w:val="00223EDF"/>
    <w:rsid w:val="00243EE9"/>
    <w:rsid w:val="0026339A"/>
    <w:rsid w:val="00267E6A"/>
    <w:rsid w:val="0027297F"/>
    <w:rsid w:val="00276682"/>
    <w:rsid w:val="002B64EA"/>
    <w:rsid w:val="002C57D4"/>
    <w:rsid w:val="002D3A6D"/>
    <w:rsid w:val="002D5913"/>
    <w:rsid w:val="002F02DD"/>
    <w:rsid w:val="0031020E"/>
    <w:rsid w:val="0031375E"/>
    <w:rsid w:val="00316973"/>
    <w:rsid w:val="00341F60"/>
    <w:rsid w:val="00356630"/>
    <w:rsid w:val="00362E3D"/>
    <w:rsid w:val="0036405B"/>
    <w:rsid w:val="00373BB6"/>
    <w:rsid w:val="00374242"/>
    <w:rsid w:val="003854D8"/>
    <w:rsid w:val="003A3A23"/>
    <w:rsid w:val="003B24EB"/>
    <w:rsid w:val="003C7ECF"/>
    <w:rsid w:val="003E059E"/>
    <w:rsid w:val="003F1B20"/>
    <w:rsid w:val="003F4DBD"/>
    <w:rsid w:val="003F4F4E"/>
    <w:rsid w:val="00413AB9"/>
    <w:rsid w:val="00414649"/>
    <w:rsid w:val="004344F6"/>
    <w:rsid w:val="00436786"/>
    <w:rsid w:val="0044491D"/>
    <w:rsid w:val="004515F9"/>
    <w:rsid w:val="00457427"/>
    <w:rsid w:val="00461ED8"/>
    <w:rsid w:val="00464464"/>
    <w:rsid w:val="00474CAD"/>
    <w:rsid w:val="00484096"/>
    <w:rsid w:val="004A01B1"/>
    <w:rsid w:val="004A2D8E"/>
    <w:rsid w:val="004A7BDD"/>
    <w:rsid w:val="004B1B53"/>
    <w:rsid w:val="004C6AA8"/>
    <w:rsid w:val="004D5138"/>
    <w:rsid w:val="004D6A43"/>
    <w:rsid w:val="00525B1E"/>
    <w:rsid w:val="00527DBF"/>
    <w:rsid w:val="005503C9"/>
    <w:rsid w:val="00555290"/>
    <w:rsid w:val="00563E99"/>
    <w:rsid w:val="00572ACB"/>
    <w:rsid w:val="005810B3"/>
    <w:rsid w:val="00591041"/>
    <w:rsid w:val="005B039E"/>
    <w:rsid w:val="005B551F"/>
    <w:rsid w:val="005E3E41"/>
    <w:rsid w:val="005E5E2E"/>
    <w:rsid w:val="0060110D"/>
    <w:rsid w:val="0060244C"/>
    <w:rsid w:val="00625974"/>
    <w:rsid w:val="006264A8"/>
    <w:rsid w:val="006327C0"/>
    <w:rsid w:val="006705C4"/>
    <w:rsid w:val="00686295"/>
    <w:rsid w:val="00695C4F"/>
    <w:rsid w:val="006B3A2B"/>
    <w:rsid w:val="006B3BED"/>
    <w:rsid w:val="006B4F11"/>
    <w:rsid w:val="006C3737"/>
    <w:rsid w:val="006D600B"/>
    <w:rsid w:val="006E561C"/>
    <w:rsid w:val="006F06E5"/>
    <w:rsid w:val="006F12C0"/>
    <w:rsid w:val="007060C1"/>
    <w:rsid w:val="00721B7D"/>
    <w:rsid w:val="00732153"/>
    <w:rsid w:val="00732244"/>
    <w:rsid w:val="00743AA6"/>
    <w:rsid w:val="00751EF2"/>
    <w:rsid w:val="0076210D"/>
    <w:rsid w:val="00797273"/>
    <w:rsid w:val="007A4147"/>
    <w:rsid w:val="007C0520"/>
    <w:rsid w:val="007C3A90"/>
    <w:rsid w:val="007E244A"/>
    <w:rsid w:val="007E6DFC"/>
    <w:rsid w:val="00853CC5"/>
    <w:rsid w:val="0086354F"/>
    <w:rsid w:val="0089177E"/>
    <w:rsid w:val="00893DCF"/>
    <w:rsid w:val="00897067"/>
    <w:rsid w:val="008A3E4B"/>
    <w:rsid w:val="008B0C63"/>
    <w:rsid w:val="008B7782"/>
    <w:rsid w:val="008C2121"/>
    <w:rsid w:val="008D4F4B"/>
    <w:rsid w:val="008D5ACA"/>
    <w:rsid w:val="008F42FF"/>
    <w:rsid w:val="008F5C2F"/>
    <w:rsid w:val="00923D4E"/>
    <w:rsid w:val="009322CF"/>
    <w:rsid w:val="009526C3"/>
    <w:rsid w:val="009718A1"/>
    <w:rsid w:val="0097431D"/>
    <w:rsid w:val="0099105A"/>
    <w:rsid w:val="0099765B"/>
    <w:rsid w:val="009B00B8"/>
    <w:rsid w:val="009B3A95"/>
    <w:rsid w:val="009B4F10"/>
    <w:rsid w:val="009C2E18"/>
    <w:rsid w:val="009C5D79"/>
    <w:rsid w:val="009C73CA"/>
    <w:rsid w:val="009F2D88"/>
    <w:rsid w:val="00A04E94"/>
    <w:rsid w:val="00A2115E"/>
    <w:rsid w:val="00A21760"/>
    <w:rsid w:val="00A3659E"/>
    <w:rsid w:val="00A663C4"/>
    <w:rsid w:val="00A92EFD"/>
    <w:rsid w:val="00AA3255"/>
    <w:rsid w:val="00AC014C"/>
    <w:rsid w:val="00AC6162"/>
    <w:rsid w:val="00AF16B9"/>
    <w:rsid w:val="00AF22CC"/>
    <w:rsid w:val="00AF638F"/>
    <w:rsid w:val="00B06987"/>
    <w:rsid w:val="00B1017F"/>
    <w:rsid w:val="00B12397"/>
    <w:rsid w:val="00B15F46"/>
    <w:rsid w:val="00B20CE7"/>
    <w:rsid w:val="00B256B7"/>
    <w:rsid w:val="00B376B3"/>
    <w:rsid w:val="00B37867"/>
    <w:rsid w:val="00B66B6F"/>
    <w:rsid w:val="00B931B1"/>
    <w:rsid w:val="00B93F9C"/>
    <w:rsid w:val="00BA2D82"/>
    <w:rsid w:val="00BB7C40"/>
    <w:rsid w:val="00BE6DD0"/>
    <w:rsid w:val="00BF5048"/>
    <w:rsid w:val="00BF6605"/>
    <w:rsid w:val="00C051E1"/>
    <w:rsid w:val="00C443D6"/>
    <w:rsid w:val="00C54AAF"/>
    <w:rsid w:val="00C557CE"/>
    <w:rsid w:val="00C9473E"/>
    <w:rsid w:val="00CA1577"/>
    <w:rsid w:val="00CA428E"/>
    <w:rsid w:val="00CA53D2"/>
    <w:rsid w:val="00CB247B"/>
    <w:rsid w:val="00CD37C9"/>
    <w:rsid w:val="00CE00C3"/>
    <w:rsid w:val="00CE36B2"/>
    <w:rsid w:val="00CF1EF8"/>
    <w:rsid w:val="00CF7FA5"/>
    <w:rsid w:val="00D203CA"/>
    <w:rsid w:val="00D270DA"/>
    <w:rsid w:val="00D30653"/>
    <w:rsid w:val="00D366EA"/>
    <w:rsid w:val="00D3799D"/>
    <w:rsid w:val="00D41597"/>
    <w:rsid w:val="00D52565"/>
    <w:rsid w:val="00D83868"/>
    <w:rsid w:val="00DA7276"/>
    <w:rsid w:val="00DD278D"/>
    <w:rsid w:val="00DE74F4"/>
    <w:rsid w:val="00DF42ED"/>
    <w:rsid w:val="00E00B3B"/>
    <w:rsid w:val="00E07CE4"/>
    <w:rsid w:val="00E16B34"/>
    <w:rsid w:val="00E225BC"/>
    <w:rsid w:val="00E24AF9"/>
    <w:rsid w:val="00E54300"/>
    <w:rsid w:val="00E614FF"/>
    <w:rsid w:val="00E67F44"/>
    <w:rsid w:val="00E7094F"/>
    <w:rsid w:val="00E70CF7"/>
    <w:rsid w:val="00E80ECC"/>
    <w:rsid w:val="00E92963"/>
    <w:rsid w:val="00EA2D30"/>
    <w:rsid w:val="00EC30F0"/>
    <w:rsid w:val="00EC3235"/>
    <w:rsid w:val="00F03DDB"/>
    <w:rsid w:val="00F05B76"/>
    <w:rsid w:val="00F341AE"/>
    <w:rsid w:val="00F4095A"/>
    <w:rsid w:val="00F53286"/>
    <w:rsid w:val="00F55024"/>
    <w:rsid w:val="00F55712"/>
    <w:rsid w:val="00F661B4"/>
    <w:rsid w:val="00F70B31"/>
    <w:rsid w:val="00F74C7D"/>
    <w:rsid w:val="00F861ED"/>
    <w:rsid w:val="00F87F40"/>
    <w:rsid w:val="00FC55D3"/>
    <w:rsid w:val="00FD032F"/>
    <w:rsid w:val="00FF11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 w:type="table" w:styleId="TableGrid">
    <w:name w:val="Table Grid"/>
    <w:basedOn w:val="TableNormal"/>
    <w:uiPriority w:val="39"/>
    <w:rsid w:val="001E3A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1FB98-2C87-4011-BAC4-F726325F3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35</Pages>
  <Words>56583</Words>
  <Characters>322525</Characters>
  <Application>Microsoft Office Word</Application>
  <DocSecurity>0</DocSecurity>
  <Lines>2687</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hn E. Drake</dc:creator>
  <cp:lastModifiedBy>John E. Drake</cp:lastModifiedBy>
  <cp:revision>25</cp:revision>
  <dcterms:created xsi:type="dcterms:W3CDTF">2018-09-07T20:29:00Z</dcterms:created>
  <dcterms:modified xsi:type="dcterms:W3CDTF">2018-09-19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XkCx6rst"/&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